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34701E9" w14:textId="2322352C" w:rsidR="000C684F" w:rsidRDefault="00C77B81" w:rsidP="006F501D">
      <w:pPr>
        <w:rPr>
          <w:b/>
        </w:rPr>
      </w:pPr>
      <w:bookmarkStart w:id="0" w:name="_Hlk113973643"/>
      <w:r>
        <w:rPr>
          <w:b/>
        </w:rPr>
        <w:t>H</w:t>
      </w:r>
      <w:r w:rsidR="00E41CB1">
        <w:rPr>
          <w:b/>
        </w:rPr>
        <w:t xml:space="preserve">igh </w:t>
      </w:r>
      <w:r w:rsidR="001B6B2C">
        <w:rPr>
          <w:b/>
        </w:rPr>
        <w:t xml:space="preserve">pollinator </w:t>
      </w:r>
      <w:r w:rsidR="00E41CB1">
        <w:rPr>
          <w:b/>
        </w:rPr>
        <w:t>population</w:t>
      </w:r>
      <w:r w:rsidR="000C684F">
        <w:rPr>
          <w:b/>
        </w:rPr>
        <w:t xml:space="preserve"> connectivity </w:t>
      </w:r>
      <w:r w:rsidR="00FE358B">
        <w:rPr>
          <w:b/>
        </w:rPr>
        <w:t>in heavily disturbed landscapes</w:t>
      </w:r>
      <w:r w:rsidR="001B6B2C">
        <w:rPr>
          <w:b/>
        </w:rPr>
        <w:t xml:space="preserve">: </w:t>
      </w:r>
      <w:r w:rsidR="00C756CD">
        <w:rPr>
          <w:b/>
        </w:rPr>
        <w:t xml:space="preserve">substantial gene flow despite </w:t>
      </w:r>
      <w:r w:rsidR="003F4DD2">
        <w:rPr>
          <w:b/>
        </w:rPr>
        <w:t>large urban</w:t>
      </w:r>
      <w:r w:rsidR="005943E7">
        <w:rPr>
          <w:b/>
        </w:rPr>
        <w:t>ized</w:t>
      </w:r>
      <w:r w:rsidR="003F4DD2">
        <w:rPr>
          <w:b/>
        </w:rPr>
        <w:t xml:space="preserve"> areas</w:t>
      </w:r>
      <w:r w:rsidR="001B6B2C">
        <w:rPr>
          <w:b/>
        </w:rPr>
        <w:t xml:space="preserve"> in two hoverflies</w:t>
      </w:r>
    </w:p>
    <w:p w14:paraId="6E94299F" w14:textId="450DA75B" w:rsidR="00766375" w:rsidRDefault="00766375" w:rsidP="006F501D">
      <w:pPr>
        <w:rPr>
          <w:b/>
        </w:rPr>
      </w:pPr>
    </w:p>
    <w:p w14:paraId="37DA2BCB" w14:textId="75B54796" w:rsidR="00766375" w:rsidRPr="00766375" w:rsidRDefault="00766375" w:rsidP="006F501D">
      <w:pPr>
        <w:rPr>
          <w:vertAlign w:val="superscript"/>
        </w:rPr>
      </w:pPr>
      <w:r w:rsidRPr="00766375">
        <w:t xml:space="preserve">Julian Wittische </w:t>
      </w:r>
      <w:r w:rsidRPr="00766375">
        <w:rPr>
          <w:vertAlign w:val="superscript"/>
        </w:rPr>
        <w:t>1,2</w:t>
      </w:r>
      <w:r w:rsidR="006B5EEF">
        <w:rPr>
          <w:vertAlign w:val="superscript"/>
        </w:rPr>
        <w:t>,*</w:t>
      </w:r>
      <w:r w:rsidRPr="00766375">
        <w:t xml:space="preserve">, Ximo Mengual </w:t>
      </w:r>
      <w:r w:rsidRPr="00766375">
        <w:rPr>
          <w:vertAlign w:val="superscript"/>
        </w:rPr>
        <w:t>3</w:t>
      </w:r>
      <w:r w:rsidRPr="00766375">
        <w:t xml:space="preserve">, Alain Frantz </w:t>
      </w:r>
      <w:r w:rsidRPr="00766375">
        <w:rPr>
          <w:vertAlign w:val="superscript"/>
        </w:rPr>
        <w:t>1</w:t>
      </w:r>
      <w:r w:rsidR="006B5EEF">
        <w:rPr>
          <w:vertAlign w:val="superscript"/>
        </w:rPr>
        <w:t>,2</w:t>
      </w:r>
    </w:p>
    <w:p w14:paraId="2AA8007A" w14:textId="29F130FF" w:rsidR="00F15F49" w:rsidRPr="00D8188A" w:rsidRDefault="00F15F49" w:rsidP="006F501D"/>
    <w:p w14:paraId="24F171DE" w14:textId="77777777" w:rsidR="006D21D5" w:rsidRPr="00D8188A" w:rsidRDefault="006D21D5" w:rsidP="006F501D"/>
    <w:p w14:paraId="4BF9EB19" w14:textId="2427EC7B" w:rsidR="00766375" w:rsidRPr="004E41E0" w:rsidRDefault="00766375" w:rsidP="006F501D">
      <w:r w:rsidRPr="004E41E0">
        <w:t>1: Musée National d’Histoire Naturelle, 25, rue Muenster, L-2160, Luxembourg, Luxembourg</w:t>
      </w:r>
    </w:p>
    <w:p w14:paraId="15B76019" w14:textId="0C860FF4" w:rsidR="00766375" w:rsidRPr="004E41E0" w:rsidRDefault="00766375" w:rsidP="006F501D">
      <w:r w:rsidRPr="004E41E0">
        <w:t>2: Fondation Faune-Flore, 24, rue Muenster, L-2160, Luxembourg, Luxembourg</w:t>
      </w:r>
    </w:p>
    <w:p w14:paraId="6374C1F1" w14:textId="604EE842" w:rsidR="00766375" w:rsidRDefault="00766375" w:rsidP="006F501D">
      <w:pPr>
        <w:rPr>
          <w:lang w:val="de-LU"/>
        </w:rPr>
      </w:pPr>
      <w:r>
        <w:rPr>
          <w:lang w:val="de-LU"/>
        </w:rPr>
        <w:t xml:space="preserve">3: </w:t>
      </w:r>
      <w:r w:rsidRPr="00766375">
        <w:rPr>
          <w:lang w:val="de-LU"/>
        </w:rPr>
        <w:t>Zoologisches</w:t>
      </w:r>
      <w:r>
        <w:rPr>
          <w:lang w:val="de-LU"/>
        </w:rPr>
        <w:t xml:space="preserve"> </w:t>
      </w:r>
      <w:r w:rsidRPr="00766375">
        <w:rPr>
          <w:lang w:val="de-LU"/>
        </w:rPr>
        <w:t>Forschungsmuseum</w:t>
      </w:r>
      <w:r>
        <w:rPr>
          <w:lang w:val="de-LU"/>
        </w:rPr>
        <w:t xml:space="preserve"> </w:t>
      </w:r>
      <w:r w:rsidRPr="00766375">
        <w:rPr>
          <w:lang w:val="de-LU"/>
        </w:rPr>
        <w:t>Alexander</w:t>
      </w:r>
      <w:r>
        <w:rPr>
          <w:lang w:val="de-LU"/>
        </w:rPr>
        <w:t xml:space="preserve"> </w:t>
      </w:r>
      <w:r w:rsidRPr="00766375">
        <w:rPr>
          <w:lang w:val="de-LU"/>
        </w:rPr>
        <w:t>Koenig,</w:t>
      </w:r>
      <w:r>
        <w:rPr>
          <w:lang w:val="de-LU"/>
        </w:rPr>
        <w:t xml:space="preserve"> </w:t>
      </w:r>
      <w:r w:rsidRPr="00766375">
        <w:rPr>
          <w:lang w:val="de-LU"/>
        </w:rPr>
        <w:t>Leibniz‐Institut</w:t>
      </w:r>
      <w:r w:rsidR="003C7475">
        <w:rPr>
          <w:lang w:val="de-LU"/>
        </w:rPr>
        <w:t xml:space="preserve"> </w:t>
      </w:r>
      <w:r w:rsidRPr="00766375">
        <w:rPr>
          <w:lang w:val="de-LU"/>
        </w:rPr>
        <w:t>zur</w:t>
      </w:r>
      <w:r w:rsidR="003C7475">
        <w:rPr>
          <w:lang w:val="de-LU"/>
        </w:rPr>
        <w:t xml:space="preserve"> </w:t>
      </w:r>
      <w:r w:rsidRPr="00766375">
        <w:rPr>
          <w:lang w:val="de-LU"/>
        </w:rPr>
        <w:t>Analyse</w:t>
      </w:r>
      <w:r w:rsidR="003C7475">
        <w:rPr>
          <w:lang w:val="de-LU"/>
        </w:rPr>
        <w:t xml:space="preserve"> </w:t>
      </w:r>
      <w:r w:rsidRPr="00766375">
        <w:rPr>
          <w:lang w:val="de-LU"/>
        </w:rPr>
        <w:t>des</w:t>
      </w:r>
      <w:r w:rsidR="003C7475">
        <w:rPr>
          <w:lang w:val="de-LU"/>
        </w:rPr>
        <w:t xml:space="preserve"> </w:t>
      </w:r>
      <w:r w:rsidRPr="00766375">
        <w:rPr>
          <w:lang w:val="de-LU"/>
        </w:rPr>
        <w:t>Biodiversitätswandels,</w:t>
      </w:r>
      <w:r w:rsidR="003C7475">
        <w:rPr>
          <w:lang w:val="de-LU"/>
        </w:rPr>
        <w:t xml:space="preserve"> </w:t>
      </w:r>
      <w:r w:rsidRPr="00766375">
        <w:rPr>
          <w:lang w:val="de-LU"/>
        </w:rPr>
        <w:t>Adenauerallee127,</w:t>
      </w:r>
      <w:r w:rsidR="003C7475">
        <w:rPr>
          <w:lang w:val="de-LU"/>
        </w:rPr>
        <w:t xml:space="preserve"> </w:t>
      </w:r>
      <w:r w:rsidRPr="00766375">
        <w:rPr>
          <w:lang w:val="de-LU"/>
        </w:rPr>
        <w:t>D‐53113</w:t>
      </w:r>
      <w:r w:rsidR="003C7475">
        <w:rPr>
          <w:lang w:val="de-LU"/>
        </w:rPr>
        <w:t xml:space="preserve"> </w:t>
      </w:r>
      <w:r w:rsidRPr="00766375">
        <w:rPr>
          <w:lang w:val="de-LU"/>
        </w:rPr>
        <w:t>Bonn,</w:t>
      </w:r>
      <w:r w:rsidR="003C7475">
        <w:rPr>
          <w:lang w:val="de-LU"/>
        </w:rPr>
        <w:t xml:space="preserve"> </w:t>
      </w:r>
      <w:r w:rsidRPr="00766375">
        <w:rPr>
          <w:lang w:val="de-LU"/>
        </w:rPr>
        <w:t>Germany</w:t>
      </w:r>
    </w:p>
    <w:p w14:paraId="2093FB91" w14:textId="428593EF" w:rsidR="006B5EEF" w:rsidRPr="006B5EEF" w:rsidRDefault="006B5EEF" w:rsidP="006F501D">
      <w:r w:rsidRPr="006B5EEF">
        <w:t>*: Corresponding author</w:t>
      </w:r>
      <w:r>
        <w:t xml:space="preserve"> (</w:t>
      </w:r>
      <w:r w:rsidRPr="006B5EEF">
        <w:t>julian.</w:t>
      </w:r>
      <w:r>
        <w:t>wittische@mnhn.lu)</w:t>
      </w:r>
      <w:r w:rsidRPr="006B5EEF">
        <w:t xml:space="preserve"> </w:t>
      </w:r>
    </w:p>
    <w:p w14:paraId="0BD16E4F" w14:textId="5DAA1336" w:rsidR="00766375" w:rsidRPr="006B5EEF" w:rsidRDefault="00766375" w:rsidP="006F501D"/>
    <w:p w14:paraId="60AFD5FB" w14:textId="77777777" w:rsidR="006D21D5" w:rsidRPr="006B5EEF" w:rsidRDefault="006D21D5" w:rsidP="006F501D"/>
    <w:p w14:paraId="16992E62" w14:textId="77777777" w:rsidR="00871CFD" w:rsidRDefault="00F15F49" w:rsidP="006F501D">
      <w:r w:rsidRPr="00F15F49">
        <w:rPr>
          <w:u w:val="single"/>
        </w:rPr>
        <w:t>Potential destinations:</w:t>
      </w:r>
    </w:p>
    <w:p w14:paraId="0165C2CF" w14:textId="6EA5E673" w:rsidR="00871CFD" w:rsidRDefault="00871CFD" w:rsidP="00871CFD">
      <w:pPr>
        <w:spacing w:after="120" w:line="240" w:lineRule="auto"/>
      </w:pPr>
      <w:r w:rsidRPr="004937A4">
        <w:t>Landscape and Urban Planning</w:t>
      </w:r>
      <w:r>
        <w:t xml:space="preserve"> (</w:t>
      </w:r>
      <w:r w:rsidRPr="004937A4">
        <w:t xml:space="preserve">8000 words </w:t>
      </w:r>
      <w:r>
        <w:t xml:space="preserve">with refs; </w:t>
      </w:r>
      <w:proofErr w:type="gramStart"/>
      <w:r>
        <w:t>IF:</w:t>
      </w:r>
      <w:proofErr w:type="gramEnd"/>
      <w:r>
        <w:t xml:space="preserve"> 8.1)</w:t>
      </w:r>
    </w:p>
    <w:p w14:paraId="64843096" w14:textId="77777777" w:rsidR="00871CFD" w:rsidRDefault="00871CFD" w:rsidP="00871CFD">
      <w:pPr>
        <w:spacing w:after="120" w:line="240" w:lineRule="auto"/>
      </w:pPr>
      <w:r>
        <w:t>Ecography (5000 words; IF: 6.8)</w:t>
      </w:r>
    </w:p>
    <w:p w14:paraId="62997441" w14:textId="10B974E3" w:rsidR="00871CFD" w:rsidRDefault="00F15F49" w:rsidP="00871CFD">
      <w:pPr>
        <w:spacing w:after="120" w:line="240" w:lineRule="auto"/>
      </w:pPr>
      <w:r w:rsidRPr="00F15F49">
        <w:t>Molecular Ecology (8000 words</w:t>
      </w:r>
      <w:r w:rsidR="004937A4">
        <w:t>; IF: 6.6</w:t>
      </w:r>
      <w:r w:rsidRPr="00F15F49">
        <w:t>)</w:t>
      </w:r>
    </w:p>
    <w:p w14:paraId="030FF088" w14:textId="0F0BCC58" w:rsidR="00F15F49" w:rsidRPr="00F15F49" w:rsidRDefault="004937A4" w:rsidP="00871CFD">
      <w:pPr>
        <w:spacing w:after="120" w:line="240" w:lineRule="auto"/>
      </w:pPr>
      <w:r>
        <w:t>Landscape Ecology (8500 words; IF=5.1)</w:t>
      </w:r>
    </w:p>
    <w:p w14:paraId="17ED45A9" w14:textId="049633F9" w:rsidR="00F15F49" w:rsidRPr="00F15F49" w:rsidRDefault="00F15F49" w:rsidP="006F501D"/>
    <w:p w14:paraId="1EAB87E8" w14:textId="15E508DC" w:rsidR="00B34036" w:rsidRDefault="006B5EEF" w:rsidP="006F501D">
      <w:pPr>
        <w:rPr>
          <w:b/>
        </w:rPr>
      </w:pPr>
      <w:r>
        <w:rPr>
          <w:b/>
        </w:rPr>
        <w:lastRenderedPageBreak/>
        <w:t>A</w:t>
      </w:r>
      <w:r w:rsidR="00B34036">
        <w:rPr>
          <w:b/>
        </w:rPr>
        <w:t>BSTRACT</w:t>
      </w:r>
    </w:p>
    <w:p w14:paraId="2CCB07F3" w14:textId="67E7A347" w:rsidR="006B5EEF" w:rsidRDefault="006B5EEF" w:rsidP="006F501D">
      <w:r w:rsidRPr="006B5EEF">
        <w:t xml:space="preserve">Hoverflies </w:t>
      </w:r>
      <w:r w:rsidR="0014047B">
        <w:t xml:space="preserve">(Syrphidae) </w:t>
      </w:r>
      <w:r w:rsidRPr="006B5EEF">
        <w:t>are essential pollinators</w:t>
      </w:r>
      <w:r w:rsidR="009C7096">
        <w:t xml:space="preserve"> and their severe decline</w:t>
      </w:r>
      <w:r w:rsidR="002A33E9">
        <w:t xml:space="preserve"> jeopardizes their enormous</w:t>
      </w:r>
      <w:r w:rsidR="002A33E9" w:rsidRPr="006B5EEF">
        <w:t xml:space="preserve"> contribu</w:t>
      </w:r>
      <w:r w:rsidR="002A33E9">
        <w:t>tion</w:t>
      </w:r>
      <w:r w:rsidR="002A33E9" w:rsidRPr="006B5EEF">
        <w:t xml:space="preserve"> to plant diversity and agricultural production</w:t>
      </w:r>
      <w:r w:rsidR="002A33E9">
        <w:t>.</w:t>
      </w:r>
      <w:r w:rsidR="009C7096">
        <w:t xml:space="preserve"> </w:t>
      </w:r>
      <w:r w:rsidR="002A33E9">
        <w:t>However</w:t>
      </w:r>
      <w:r w:rsidR="002A33E9" w:rsidRPr="002A33E9">
        <w:t xml:space="preserve">, we know little about the dispersal abilities of </w:t>
      </w:r>
      <w:r w:rsidR="002A33E9">
        <w:t>hoverflies</w:t>
      </w:r>
      <w:r w:rsidR="002A33E9" w:rsidRPr="002A33E9">
        <w:t xml:space="preserve"> in </w:t>
      </w:r>
      <w:r w:rsidR="002A33E9">
        <w:t xml:space="preserve">urbanized </w:t>
      </w:r>
      <w:r w:rsidR="002A33E9" w:rsidRPr="002A33E9">
        <w:t xml:space="preserve">landscapes, limiting our understanding of the spatiotemporal dynamics of plant–pollinator systems, and </w:t>
      </w:r>
      <w:r w:rsidR="002A33E9">
        <w:t>reducing</w:t>
      </w:r>
      <w:r w:rsidR="002A33E9" w:rsidRPr="002A33E9">
        <w:t xml:space="preserve"> our ability to </w:t>
      </w:r>
      <w:r w:rsidR="002A33E9">
        <w:t>pr</w:t>
      </w:r>
      <w:r w:rsidR="009C7096">
        <w:t xml:space="preserve">eserve </w:t>
      </w:r>
      <w:r w:rsidR="002A33E9">
        <w:t xml:space="preserve">biodiversity </w:t>
      </w:r>
      <w:r w:rsidR="002A33E9" w:rsidRPr="002A33E9">
        <w:t>in the context of global changes.</w:t>
      </w:r>
      <w:r w:rsidR="009C7096">
        <w:t xml:space="preserve"> P</w:t>
      </w:r>
      <w:r w:rsidR="009C7096" w:rsidRPr="009C7096">
        <w:t xml:space="preserve">revious work has </w:t>
      </w:r>
      <w:r w:rsidR="00267577">
        <w:t>not</w:t>
      </w:r>
      <w:r w:rsidR="009C7096" w:rsidRPr="009C7096">
        <w:t xml:space="preserve"> address</w:t>
      </w:r>
      <w:r w:rsidR="00267577">
        <w:t>ed</w:t>
      </w:r>
      <w:r w:rsidR="009C7096">
        <w:t xml:space="preserve"> how </w:t>
      </w:r>
      <w:r w:rsidR="0014047B">
        <w:t>urbanization</w:t>
      </w:r>
      <w:r w:rsidR="009C7096">
        <w:t xml:space="preserve"> affects the functional connectivity of hoverflies, and whether dispersal is a limiting factor in their </w:t>
      </w:r>
      <w:r w:rsidR="0014047B">
        <w:t xml:space="preserve">population dynamics. </w:t>
      </w:r>
      <w:r w:rsidR="0014047B" w:rsidRPr="0014047B">
        <w:t xml:space="preserve">In this study, we investigate the spatial genetic structure and spatial variation in genetic diversity of two species of </w:t>
      </w:r>
      <w:r w:rsidR="0014047B">
        <w:t>hoverflies</w:t>
      </w:r>
      <w:r w:rsidR="0014047B" w:rsidRPr="0014047B">
        <w:t xml:space="preserve"> </w:t>
      </w:r>
      <w:r w:rsidR="0014047B">
        <w:t>in two urban areas</w:t>
      </w:r>
      <w:r w:rsidR="00B52E69">
        <w:t>.</w:t>
      </w:r>
      <w:r w:rsidR="00E07C04">
        <w:t xml:space="preserve"> </w:t>
      </w:r>
      <w:r w:rsidR="00B52E69">
        <w:t xml:space="preserve">Using </w:t>
      </w:r>
      <w:r w:rsidR="00267577">
        <w:t xml:space="preserve">thousands </w:t>
      </w:r>
      <w:r w:rsidR="00B52E69">
        <w:t>specimens</w:t>
      </w:r>
      <w:r w:rsidR="005B5671">
        <w:t xml:space="preserve"> </w:t>
      </w:r>
      <w:r w:rsidR="0027098E">
        <w:t xml:space="preserve">collected by hand </w:t>
      </w:r>
      <w:r w:rsidR="00B52E69">
        <w:t>netting</w:t>
      </w:r>
      <w:r w:rsidR="005B5671">
        <w:t xml:space="preserve"> </w:t>
      </w:r>
      <w:r w:rsidR="005B5671" w:rsidRPr="005B5671">
        <w:t xml:space="preserve">from </w:t>
      </w:r>
      <w:r w:rsidR="00063465">
        <w:t xml:space="preserve">two </w:t>
      </w:r>
      <w:r w:rsidR="00267577">
        <w:t xml:space="preserve">western Europe </w:t>
      </w:r>
      <w:r w:rsidR="00063465">
        <w:t xml:space="preserve">urbanized </w:t>
      </w:r>
      <w:r w:rsidR="005C0B5C" w:rsidRPr="005B5671">
        <w:t>study area</w:t>
      </w:r>
      <w:r w:rsidR="00063465">
        <w:t>s</w:t>
      </w:r>
      <w:r w:rsidR="005C0B5C" w:rsidRPr="005B5671">
        <w:t xml:space="preserve"> of </w:t>
      </w:r>
      <w:r w:rsidR="005C0B5C">
        <w:t>490 km</w:t>
      </w:r>
      <w:r w:rsidR="005C0B5C">
        <w:rPr>
          <w:vertAlign w:val="superscript"/>
        </w:rPr>
        <w:t>2</w:t>
      </w:r>
      <w:r w:rsidR="005C0B5C">
        <w:t xml:space="preserve"> </w:t>
      </w:r>
      <w:r w:rsidR="00267577">
        <w:t>a</w:t>
      </w:r>
      <w:r w:rsidR="00063465">
        <w:t>nd 460 km</w:t>
      </w:r>
      <w:r w:rsidR="00063465">
        <w:rPr>
          <w:vertAlign w:val="superscript"/>
        </w:rPr>
        <w:t>2</w:t>
      </w:r>
      <w:r w:rsidR="00063465">
        <w:t xml:space="preserve"> </w:t>
      </w:r>
      <w:r w:rsidR="0089101A">
        <w:t>in 2021</w:t>
      </w:r>
      <w:r w:rsidR="00C77459">
        <w:t>,</w:t>
      </w:r>
      <w:r w:rsidR="005C0B5C">
        <w:t xml:space="preserve"> </w:t>
      </w:r>
      <w:r w:rsidR="005B5671" w:rsidRPr="005B5671">
        <w:t xml:space="preserve">we identified </w:t>
      </w:r>
      <w:r w:rsidR="00267577">
        <w:t>XX</w:t>
      </w:r>
      <w:r w:rsidR="00B52E69">
        <w:t xml:space="preserve"> and 24</w:t>
      </w:r>
      <w:r w:rsidR="005B5671" w:rsidRPr="005B5671">
        <w:t xml:space="preserve"> </w:t>
      </w:r>
      <w:r w:rsidR="00B52E69">
        <w:t>microsatellite</w:t>
      </w:r>
      <w:r w:rsidR="005B5671" w:rsidRPr="005B5671">
        <w:t xml:space="preserve"> SN</w:t>
      </w:r>
      <w:r w:rsidR="00B52E69">
        <w:t>P loci for</w:t>
      </w:r>
      <w:r w:rsidR="00B52E69" w:rsidRPr="0014047B">
        <w:t xml:space="preserve"> </w:t>
      </w:r>
      <w:r w:rsidR="00267577">
        <w:rPr>
          <w:i/>
        </w:rPr>
        <w:t>Syritta pipiens</w:t>
      </w:r>
      <w:r w:rsidR="00B52E69">
        <w:t xml:space="preserve"> </w:t>
      </w:r>
      <w:r w:rsidR="00B52E69" w:rsidRPr="0014047B">
        <w:t>and</w:t>
      </w:r>
      <w:r w:rsidR="00B52E69" w:rsidRPr="0014047B">
        <w:rPr>
          <w:i/>
        </w:rPr>
        <w:t xml:space="preserve"> Myathropa florea</w:t>
      </w:r>
      <w:r w:rsidR="005B5671" w:rsidRPr="005B5671">
        <w:t>, respectively.</w:t>
      </w:r>
      <w:r w:rsidR="0089101A">
        <w:t xml:space="preserve"> </w:t>
      </w:r>
      <w:r w:rsidR="005B5671" w:rsidRPr="005B5671">
        <w:t xml:space="preserve"> Using </w:t>
      </w:r>
      <w:r w:rsidR="0089101A">
        <w:t xml:space="preserve">STRUCTURE, DAPC and IBD analyses, </w:t>
      </w:r>
      <w:r w:rsidR="005B5671" w:rsidRPr="005B5671">
        <w:t xml:space="preserve">we found evidence for high genetic connectivity for both species, suggesting effective dispersal </w:t>
      </w:r>
      <w:r w:rsidR="005652F2">
        <w:t>at scales larger than metropoles, despite urbanization.</w:t>
      </w:r>
      <w:r w:rsidR="0089101A">
        <w:t xml:space="preserve"> </w:t>
      </w:r>
      <w:r w:rsidR="005652F2">
        <w:t xml:space="preserve">Although anthropogenic land cover changes generally </w:t>
      </w:r>
      <w:r w:rsidR="002A33E9" w:rsidRPr="002A33E9">
        <w:t>have dramatic consequences</w:t>
      </w:r>
      <w:r w:rsidR="005652F2">
        <w:t xml:space="preserve"> on biodiversity, some </w:t>
      </w:r>
      <w:r w:rsidR="005F1C2F">
        <w:t xml:space="preserve">hoverfly </w:t>
      </w:r>
      <w:r w:rsidR="005652F2">
        <w:t xml:space="preserve">species retain high connectivity, which </w:t>
      </w:r>
      <w:r w:rsidR="00390392">
        <w:t xml:space="preserve">suggests that </w:t>
      </w:r>
      <w:r w:rsidR="009955F0">
        <w:t>dispersal</w:t>
      </w:r>
      <w:r w:rsidR="005652F2">
        <w:t xml:space="preserve"> </w:t>
      </w:r>
      <w:r w:rsidR="00390392">
        <w:t>is not a</w:t>
      </w:r>
      <w:r w:rsidR="009955F0">
        <w:t xml:space="preserve"> strong</w:t>
      </w:r>
      <w:r w:rsidR="00390392">
        <w:t xml:space="preserve"> limiting factor in their metapopulational dynamics</w:t>
      </w:r>
      <w:r w:rsidR="009955F0">
        <w:t>. Provided we maintain or restore habitat, recolonization should therefore be prompt even in urban areas</w:t>
      </w:r>
      <w:bookmarkStart w:id="1" w:name="_GoBack"/>
      <w:bookmarkEnd w:id="1"/>
      <w:r w:rsidR="00390392">
        <w:t>.</w:t>
      </w:r>
    </w:p>
    <w:p w14:paraId="2CFCAF7D" w14:textId="73C5DE0C" w:rsidR="00315CCD" w:rsidRDefault="00315CCD" w:rsidP="006F501D">
      <w:pPr>
        <w:rPr>
          <w:b/>
        </w:rPr>
      </w:pPr>
    </w:p>
    <w:p w14:paraId="08E466BA" w14:textId="3D45A47E" w:rsidR="004C1C22" w:rsidRDefault="004C1C22" w:rsidP="006F501D">
      <w:pPr>
        <w:rPr>
          <w:b/>
        </w:rPr>
      </w:pPr>
    </w:p>
    <w:p w14:paraId="33C45515" w14:textId="0E00E245" w:rsidR="004C1C22" w:rsidRDefault="004C1C22" w:rsidP="006F501D">
      <w:pPr>
        <w:rPr>
          <w:b/>
        </w:rPr>
      </w:pPr>
    </w:p>
    <w:p w14:paraId="52F52A29" w14:textId="77777777" w:rsidR="004C1C22" w:rsidRDefault="004C1C22" w:rsidP="006F501D">
      <w:pPr>
        <w:rPr>
          <w:b/>
        </w:rPr>
      </w:pPr>
    </w:p>
    <w:p w14:paraId="62F815AE" w14:textId="50882F51" w:rsidR="0050365E" w:rsidRDefault="0050365E" w:rsidP="006F501D">
      <w:pPr>
        <w:rPr>
          <w:b/>
        </w:rPr>
      </w:pPr>
      <w:r>
        <w:rPr>
          <w:b/>
        </w:rPr>
        <w:t>KEYWORDS</w:t>
      </w:r>
    </w:p>
    <w:p w14:paraId="0B732509" w14:textId="77777777" w:rsidR="0092114A" w:rsidRDefault="0050365E" w:rsidP="006F501D">
      <w:r>
        <w:t xml:space="preserve">Landscape genetics; </w:t>
      </w:r>
      <w:proofErr w:type="gramStart"/>
      <w:r w:rsidR="00165F8F">
        <w:t>Spatial</w:t>
      </w:r>
      <w:proofErr w:type="gramEnd"/>
      <w:r w:rsidR="00165F8F">
        <w:t xml:space="preserve"> ecology; Diptera</w:t>
      </w:r>
      <w:r>
        <w:t xml:space="preserve">; </w:t>
      </w:r>
      <w:r w:rsidR="00165F8F">
        <w:t>Urbanization; Machine learning</w:t>
      </w:r>
    </w:p>
    <w:p w14:paraId="6A56987C" w14:textId="4A6CADAA" w:rsidR="00F622C3" w:rsidRPr="001E1E6D" w:rsidRDefault="00F622C3" w:rsidP="001E1E6D">
      <w:pPr>
        <w:pStyle w:val="Heading1"/>
      </w:pPr>
      <w:r w:rsidRPr="001E1E6D">
        <w:lastRenderedPageBreak/>
        <w:t>INTRODUCTION</w:t>
      </w:r>
    </w:p>
    <w:p w14:paraId="58AA24F2" w14:textId="5FB73085" w:rsidR="006F501D" w:rsidRPr="000C6B21" w:rsidRDefault="006F501D" w:rsidP="006F501D">
      <w:pPr>
        <w:rPr>
          <w:lang w:val="fr-CH"/>
        </w:rPr>
      </w:pPr>
      <w:r w:rsidRPr="00BF34D8">
        <w:t>Pollinators provide a key ecosystem service to agricultural crops and wild plants</w:t>
      </w:r>
      <w:r w:rsidR="00602D3A" w:rsidRPr="00BF34D8">
        <w:t>,</w:t>
      </w:r>
      <w:r w:rsidRPr="00BF34D8">
        <w:t xml:space="preserve"> </w:t>
      </w:r>
      <w:r w:rsidR="00CD6AAF" w:rsidRPr="00CD0919">
        <w:rPr>
          <w:bCs/>
        </w:rPr>
        <w:t>but they are declining across the world</w:t>
      </w:r>
      <w:r w:rsidRPr="00BF34D8">
        <w:t>.</w:t>
      </w:r>
      <w:r>
        <w:t xml:space="preserve"> It has been estimated that, globally, the economic value of pollination is worth a total of</w:t>
      </w:r>
      <w:r w:rsidR="00C04026">
        <w:t xml:space="preserve"> around</w:t>
      </w:r>
      <w:r>
        <w:t xml:space="preserve"> </w:t>
      </w:r>
      <w:r w:rsidR="00F23574">
        <w:t>hundreds of</w:t>
      </w:r>
      <w:r>
        <w:t xml:space="preserve"> billion</w:t>
      </w:r>
      <w:r w:rsidR="00F23574">
        <w:t>s of US dollars</w:t>
      </w:r>
      <w:r w:rsidR="006D1555">
        <w:t xml:space="preserve"> </w:t>
      </w:r>
      <w:r w:rsidR="006D1555">
        <w:fldChar w:fldCharType="begin"/>
      </w:r>
      <w:r w:rsidR="00F23574">
        <w:instrText xml:space="preserve"> ADDIN ZOTERO_ITEM CSL_CITATION {"citationID":"rkd4GKPP","properties":{"formattedCitation":"(Doyle et al., 2020; Gallai et al., 2009)","plainCitation":"(Doyle et al., 2020; Gallai et al., 2009)","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id":11945,"uris":["http://zotero.org/users/4948104/items/G2G72QG2"],"itemData":{"id":11945,"type":"article-journal","abstract":"There is mounting evidence of pollinator decline all over the world and consequences in many agricultural areas could be significant. We assessed these consequences by measuring 1) the contribution of insect pollination to the world agricultural output economic value, and 2) the vulnerability of world agriculture in the face of pollinator decline. We used a bioeconomic approach, which integrated the production dependence ratio on pollinators, for the 100 crops used directly for human food worldwide as listed by FAO. The total economic value of pollination worldwide amounted to €153 billion, which represented 9.5% of the value of the world agricultural production used for human food in 2005. In terms of welfare, the consumer surplus loss was estimated between €190 and €310 billion based upon average price elasticities of − 1.5 to − 0.8, respectively. Vegetables and fruits were the leading crop categories in value of insect pollination with about €50 billion each, followed by edible oil crops, stimulants, nuts and spices. The production value of a ton of the crop categories that do not depend on insect pollination averaged €151 while that of those that are pollinator-dependent averaged €761. The vulnerability ratio was calculated for each crop category at the regional and world scales as the ratio between the economic value of pollination and the current total crop value. This ratio varied considerably among crop categories and there was a positive correlation between the rate of vulnerability to pollinators decline of a crop category and its value per production unit. Looking at the capacity to nourish the world population after pollinator loss, the production of 3 crop categories – namely fruits, vegetables, and stimulants - will clearly be below the current consumption level at the world scale and even more so for certain regions like Europe. Yet, although our valuation clearly demonstrates the economic importance of insect pollinators, it cannot be considered as a scenario since it does not take into account the strategic responses of the markets.","container-title":"Ecological Economics","DOI":"10.1016/j.ecolecon.2008.06.014","ISSN":"0921-8009","issue":"3","journalAbbreviation":"Ecological Economics","language":"en","page":"810-821","source":"ScienceDirect","title":"Economic valuation of the vulnerability of world agriculture confronted with pollinator decline","volume":"68","author":[{"family":"Gallai","given":"Nicola"},{"family":"Salles","given":"Jean-Michel"},{"family":"Settele","given":"Josef"},{"family":"Vaissière","given":"Bernard E."}],"issued":{"date-parts":[["2009",1,15]]}}}],"schema":"https://github.com/citation-style-language/schema/raw/master/csl-citation.json"} </w:instrText>
      </w:r>
      <w:r w:rsidR="006D1555">
        <w:fldChar w:fldCharType="separate"/>
      </w:r>
      <w:r w:rsidR="00F23574" w:rsidRPr="00F23574">
        <w:rPr>
          <w:rFonts w:cs="Times New Roman"/>
        </w:rPr>
        <w:t>(Doyle et al., 2020; Gallai et al., 2009)</w:t>
      </w:r>
      <w:r w:rsidR="006D1555">
        <w:fldChar w:fldCharType="end"/>
      </w:r>
      <w:r>
        <w:t xml:space="preserve">. The vast majority of crops </w:t>
      </w:r>
      <w:r w:rsidR="008F21C1">
        <w:fldChar w:fldCharType="begin"/>
      </w:r>
      <w:r w:rsidR="00F23574">
        <w:instrText xml:space="preserve"> ADDIN ZOTERO_ITEM CSL_CITATION {"citationID":"tihmqG5q","properties":{"formattedCitation":"(Klein et al., 2007; Reilly et al., 2020)","plainCitation":"(Klein et al., 2007; Reilly et al., 2020)","noteIndex":0},"citationItems":[{"id":13565,"uris":["http://zotero.org/users/4948104/items/PFRNV6YS"],"itemData":{"id":13565,"type":"article-journal","abstract":"The extent of our reliance on animal pollination for world crop production for human food has not previously been evaluated and the previous estimates for countries or continents have seldom used primary data. In this review, we expand the previous estimates using novel primary data from 200 countries and found that fruit, vegetable or seed production from 87 of the leading global food crops is dependent upon animal pollination, while 28 crops do not rely upon animal pollination. However, global production volumes give a contrasting perspective, since 60% of global production comes from crops that do not depend on animal pollination, 35% from crops that depend on pollinators, and 5% are unevaluated. Using all crops traded on the world market and setting aside crops that are solely passively self-pollinated, wind-pollinated or parthenocarpic, we then evaluated the level of dependence on animal-mediated pollination for crops that are directly consumed by humans. We found that pollinators are essential for 13 crops, production is highly pollinator dependent for 30, moderately for 27, slightly for 21, unimportant for 7, and is of unknown significance for the remaining 9. We further evaluated whether local and landscape-wide management for natural pollination services could help to sustain crop diversity and production. Case studies for nine crops on four continents revealed that agricultural intensification jeopardizes wild bee communities and their stabilizing effect on pollination services at the landscape scale.","container-title":"Proceedings of the Royal Society B: Biological Sciences","DOI":"10.1098/rspb.2006.3721","issue":"1608","note":"publisher: Royal Society","page":"303-313","source":"royalsocietypublishing.org (Atypon)","title":"Importance of pollinators in changing landscapes for world crops","volume":"274","author":[{"family":"Klein","given":"Alexandra-Maria"},{"family":"Vaissière","given":"Bernard E"},{"family":"Cane","given":"James H"},{"family":"Steffan-Dewenter","given":"Ingolf"},{"family":"Cunningham","given":"Saul A"},{"family":"Kremen","given":"Claire"},{"family":"Tscharntke","given":"Teja"}],"issued":{"date-parts":[["2007",2,7]]}}},{"id":13510,"uris":["http://zotero.org/users/4948104/items/BBJMIMF6"],"itemData":{"id":13510,"type":"article-journal","abstract":"Most of the world's crops depend on pollinators, so declines in both managed and wild bees raise concerns about food security. However, the degree to which insect pollination is actually limiting current crop production is poorly understood, as is the role of wild species (as opposed to managed honeybees) in pollinating crops, particularly in intensive production areas. We established a nationwide study to assess the extent of pollinator limitation in seven crops at 131 locations situated across major crop-producing areas of the USA. We found that five out of seven crops showed evidence of pollinator limitation. Wild bees and honeybees provided comparable amounts of pollination for most crops, even in agriculturally intensive regions. We estimated the nationwide annual production value of wild pollinators to the seven crops we studied at over $1.5 billion; the value of wild bee pollination of all pollinator-dependent crops would be much greater. Our findings show that pollinator declines could translate directly into decreased yields or production for most of the crops studied, and that wild species contribute substantially to pollination of most study crops in major crop-producing regions.","container-title":"Proceedings of the Royal Society B: Biological Sciences","DOI":"10.1098/rspb.2020.0922","issue":"1931","note":"publisher: Royal Society","page":"20200922","source":"royalsocietypublishing.org (Atypon)","title":"Crop production in the USA is frequently limited by a lack of pollinators","volume":"287","author":[{"family":"Reilly","given":"J. R."},{"family":"Artz","given":"D. R."},{"family":"Biddinger","given":"D."},{"family":"Bobiwash","given":"K."},{"family":"Boyle","given":"N. K."},{"family":"Brittain","given":"C."},{"family":"Brokaw","given":"J."},{"family":"Campbell","given":"J. W."},{"family":"Daniels","given":"J."},{"family":"Elle","given":"E."},{"family":"Ellis","given":"J. D."},{"family":"Fleischer","given":"S. J."},{"family":"Gibbs","given":"J."},{"family":"Gillespie","given":"R. L."},{"family":"Gundersen","given":"K. B."},{"family":"Gut","given":"L."},{"family":"Hoffman","given":"G."},{"family":"Joshi","given":"N."},{"family":"Lundin","given":"O."},{"family":"Mason","given":"K."},{"family":"McGrady","given":"C. M."},{"family":"Peterson","given":"S. S."},{"family":"Pitts-Singer","given":"T. L."},{"family":"Rao","given":"S."},{"family":"Rothwell","given":"N."},{"family":"Rowe","given":"L."},{"family":"Ward","given":"K. L."},{"family":"Williams","given":"N. M."},{"family":"Wilson","given":"J. K."},{"family":"Isaacs","given":"R."},{"family":"Winfree","given":"R."}],"issued":{"date-parts":[["2020",7,29]]}}}],"schema":"https://github.com/citation-style-language/schema/raw/master/csl-citation.json"} </w:instrText>
      </w:r>
      <w:r w:rsidR="008F21C1">
        <w:fldChar w:fldCharType="separate"/>
      </w:r>
      <w:r w:rsidR="00F23574" w:rsidRPr="00F23574">
        <w:rPr>
          <w:rFonts w:cs="Times New Roman"/>
        </w:rPr>
        <w:t>(Klein et al., 2007; Reilly et al., 2020)</w:t>
      </w:r>
      <w:r w:rsidR="008F21C1">
        <w:fldChar w:fldCharType="end"/>
      </w:r>
      <w:r w:rsidR="008F21C1">
        <w:t xml:space="preserve"> </w:t>
      </w:r>
      <w:r>
        <w:t xml:space="preserve">and of wildflowers </w:t>
      </w:r>
      <w:r w:rsidR="008F21C1">
        <w:fldChar w:fldCharType="begin"/>
      </w:r>
      <w:r w:rsidR="008F21C1">
        <w:instrText xml:space="preserve"> ADDIN ZOTERO_ITEM CSL_CITATION {"citationID":"hX3BJxLK","properties":{"formattedCitation":"(Ollerton et al., 2011)","plainCitation":"(Ollerton et al., 2011)","noteIndex":0},"citationItems":[{"id":13559,"uris":["http://zotero.org/users/4948104/items/DDC5TPQS"],"itemData":{"id":13559,"type":"article-journal","abstract":"It is clear that the majority of flowering plants are pollinated by insects and other animals, with a minority utilising abiotic pollen vectors, mainly wind. However there is no accurate published calculation of the proportion of the ca 352 000 species of angiosperms that interact with pollinators. Widely cited figures range from 67% to 96% but these have not been based on firm data. We estimated the number and proportion of flowering plants that are pollinated by animals using published and unpublished community-level surveys of plant pollination systems that recorded whether each species present was pollinated by animals or wind. The proportion of animal-pollinated species rises from a mean of 78% in temperate-zone communities to 94% in tropical communities. By correcting for the latitudinal diversity trend in flowering plants, we estimate the global number and proportion of animal pollinated angiosperms as 308 006, which is 87.5% of the estimated species-level diversity of flowering plants. Given current concerns about the decline in pollinators and the possible resulting impacts on both natural communities and agricultural crops, such estimates are vital to both ecologists and policy makers. Further research is required to assess in detail the absolute dependency of these plants on their pollinators, and how this varies with latitude and community type, but there is no doubt that plant–pollinator interactions play a significant role in maintaining the functional integrity of most terrestrial ecosystems.","container-title":"Oikos","DOI":"10.1111/j.1600-0706.2010.18644.x","ISSN":"1600-0706","issue":"3","language":"en","note":"_eprint: https://onlinelibrary.wiley.com/doi/pdf/10.1111/j.1600-0706.2010.18644.x","page":"321-326","source":"Wiley Online Library","title":"How many flowering plants are pollinated by animals?","volume":"120","author":[{"family":"Ollerton","given":"Jeff"},{"family":"Winfree","given":"Rachael"},{"family":"Tarrant","given":"Sam"}],"issued":{"date-parts":[["2011"]]}}}],"schema":"https://github.com/citation-style-language/schema/raw/master/csl-citation.json"} </w:instrText>
      </w:r>
      <w:r w:rsidR="008F21C1">
        <w:fldChar w:fldCharType="separate"/>
      </w:r>
      <w:r w:rsidR="008F21C1" w:rsidRPr="008B17F5">
        <w:rPr>
          <w:rFonts w:cs="Times New Roman"/>
        </w:rPr>
        <w:t>(Ollerton et al., 2011)</w:t>
      </w:r>
      <w:r w:rsidR="008F21C1">
        <w:fldChar w:fldCharType="end"/>
      </w:r>
      <w:r w:rsidR="008F21C1">
        <w:t xml:space="preserve"> </w:t>
      </w:r>
      <w:r>
        <w:t xml:space="preserve">benefit from insect pollination by, in particular, bees and hoverflies </w:t>
      </w:r>
      <w:r w:rsidR="00CA22E4">
        <w:fldChar w:fldCharType="begin"/>
      </w:r>
      <w:r w:rsidR="008B17F5">
        <w:instrText xml:space="preserve"> ADDIN ZOTERO_ITEM CSL_CITATION {"citationID":"dsllZDDT","properties":{"formattedCitation":"(Potts et al., 2015)","plainCitation":"(Potts et al., 2015)","noteIndex":0},"citationItems":[{"id":13140,"uris":["http://zotero.org/users/4948104/items/XQTSUIUY"],"itemData":{"id":13140,"type":"book","abstract":"Natural Capital, and the ecosystem services derived from it, are essential to human well-be-\ning and economic prosperity. Indeed, nature inspires and provides many solutions that can\nhelp us tackle some of the most pressing challenges of our time. For example, pollinators\nmatter because a majority of European crops depend or bene</w:instrText>
      </w:r>
      <w:r w:rsidR="008B17F5">
        <w:rPr>
          <w:rFonts w:hint="eastAsia"/>
        </w:rPr>
        <w:instrText></w:instrText>
      </w:r>
      <w:r w:rsidR="008B17F5">
        <w:instrText>t from insect pollination.\nAnother example is the contribution of pollinators to preserving cherished natural and\ncultural landscapes through wild</w:instrText>
      </w:r>
      <w:r w:rsidR="008B17F5">
        <w:rPr>
          <w:rFonts w:hint="eastAsia"/>
        </w:rPr>
        <w:instrText></w:instrText>
      </w:r>
      <w:r w:rsidR="008B17F5">
        <w:instrText xml:space="preserve">ower pollination.\nHowever, due to a cocktail mix of drivers of change, pollinator species are disappearing and\npollinator populations are declining. </w:instrText>
      </w:r>
      <w:r w:rsidR="008B17F5">
        <w:rPr>
          <w:rFonts w:hint="eastAsia"/>
        </w:rPr>
        <w:instrText></w:instrText>
      </w:r>
      <w:r w:rsidR="008B17F5">
        <w:instrText>ese losses accentuate several of our societal chal-\nlenges, including food security and ecosystem degradation. Hence, building knowledge on\nthe causes behind pollinator decline, and the e</w:instrText>
      </w:r>
      <w:r w:rsidR="008B17F5">
        <w:rPr>
          <w:rFonts w:hint="eastAsia"/>
        </w:rPr>
        <w:instrText></w:instrText>
      </w:r>
      <w:r w:rsidR="008B17F5">
        <w:instrText xml:space="preserve">ects of pollinator decline on other species\nand ecosystems is essential. </w:instrText>
      </w:r>
      <w:r w:rsidR="008B17F5">
        <w:rPr>
          <w:rFonts w:hint="eastAsia"/>
        </w:rPr>
        <w:instrText></w:instrText>
      </w:r>
      <w:r w:rsidR="008B17F5">
        <w:instrText>e STEP project has contributed signi</w:instrText>
      </w:r>
      <w:r w:rsidR="008B17F5">
        <w:rPr>
          <w:rFonts w:hint="eastAsia"/>
        </w:rPr>
        <w:instrText></w:instrText>
      </w:r>
      <w:r w:rsidR="008B17F5">
        <w:instrText xml:space="preserve">cantly within this </w:instrText>
      </w:r>
      <w:r w:rsidR="008B17F5">
        <w:rPr>
          <w:rFonts w:hint="eastAsia"/>
        </w:rPr>
        <w:instrText></w:instrText>
      </w:r>
      <w:r w:rsidR="008B17F5">
        <w:instrText>eld,\nwith a particular focus on the status and drivers behind trends in European pollinators.\nFurthermore, research into the di</w:instrText>
      </w:r>
      <w:r w:rsidR="008B17F5">
        <w:rPr>
          <w:rFonts w:hint="eastAsia"/>
        </w:rPr>
        <w:instrText></w:instrText>
      </w:r>
      <w:r w:rsidR="008B17F5">
        <w:instrText xml:space="preserve">erent solutions for maintaining or enhancing pollinator\npopulations is crucial. </w:instrText>
      </w:r>
      <w:r w:rsidR="008B17F5">
        <w:rPr>
          <w:rFonts w:hint="eastAsia"/>
        </w:rPr>
        <w:instrText></w:instrText>
      </w:r>
      <w:r w:rsidR="008B17F5">
        <w:instrText xml:space="preserve">ese activities enrich the knowledge base on Nature-based solu-\ntions, solutions that are inspired by or supported by nature and address societal challenges\nwhile maintaining or enhancing our natural capital. Overall, research and innovation ac-\ntions such as those successfully supported by the STEP project, contribute to greening the\neconomy and making development sustainable.","event-place":"Sofia, Bulgaria","ISBN":"978-954-642-762-5","publisher":"Pensoft Publishers","publisher-place":"Sofia, Bulgaria","source":"ResearchGate","title":"Status and trends of European pollinators. Key findings of the STEP project","author":[{"family":"Potts","given":"Simon"},{"family":"K.","given":"Biesmeijer"},{"family":"Bommarco","given":"Riccardo"},{"family":"Breeze","given":"Tom"},{"family":"Carvalheiro","given":"Luísa"},{"family":"Franzén","given":"Markus"},{"family":"González-Varo","given":"Juan P."},{"family":"A.","given":"Holzschuh"},{"family":"Kleijn","given":"David"},{"family":"Klein","given":"Alexandra"},{"literal":"Kunin"},{"family":"Lecocq","given":"Thomas"},{"family":"Lundin","given":"Ola"},{"family":"Michez","given":"Denis"},{"family":"Neumann","given":"Peter"},{"family":"A.","given":"Nieto"},{"family":"Penev","given":"Lyubomir"},{"family":"Rasmont","given":"Pierre"},{"family":"Ratamäki","given":"Outi"},{"family":"Schweiger","given":"Oliver"}],"issued":{"date-parts":[["2015",2,6]]}}}],"schema":"https://github.com/citation-style-language/schema/raw/master/csl-citation.json"} </w:instrText>
      </w:r>
      <w:r w:rsidR="00CA22E4">
        <w:fldChar w:fldCharType="separate"/>
      </w:r>
      <w:r w:rsidR="00CA22E4" w:rsidRPr="00CA22E4">
        <w:rPr>
          <w:rFonts w:cs="Times New Roman"/>
        </w:rPr>
        <w:t>(Potts et al., 2015)</w:t>
      </w:r>
      <w:r w:rsidR="00CA22E4">
        <w:fldChar w:fldCharType="end"/>
      </w:r>
      <w:r>
        <w:t xml:space="preserve">. </w:t>
      </w:r>
      <w:r w:rsidR="00586447">
        <w:t>P</w:t>
      </w:r>
      <w:r>
        <w:t>ollinators also support an immense range of other organisms</w:t>
      </w:r>
      <w:r w:rsidR="00586447">
        <w:t xml:space="preserve"> </w:t>
      </w:r>
      <w:r w:rsidR="006D1555">
        <w:fldChar w:fldCharType="begin"/>
      </w:r>
      <w:r w:rsidR="008B17F5">
        <w:instrText xml:space="preserve"> ADDIN ZOTERO_ITEM CSL_CITATION {"citationID":"WVKm9HBn","properties":{"formattedCitation":"(Ollerton, 2017)","plainCitation":"(Ollerton, 2017)","noteIndex":0},"citationItems":[{"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schema":"https://github.com/citation-style-language/schema/raw/master/csl-citation.json"} </w:instrText>
      </w:r>
      <w:r w:rsidR="006D1555">
        <w:fldChar w:fldCharType="separate"/>
      </w:r>
      <w:r w:rsidR="006D1555" w:rsidRPr="006D1555">
        <w:rPr>
          <w:rFonts w:cs="Times New Roman"/>
        </w:rPr>
        <w:t>(Ollerton, 2017)</w:t>
      </w:r>
      <w:r w:rsidR="006D1555">
        <w:fldChar w:fldCharType="end"/>
      </w:r>
      <w:r>
        <w:t>. However, evidence of the loss of pollinators is clear-cut: wild pollinators are declining at local, regional and global scales, in both diversity and abundance</w:t>
      </w:r>
      <w:r w:rsidR="00A801DF">
        <w:t xml:space="preserve"> </w:t>
      </w:r>
      <w:r w:rsidR="00A801DF">
        <w:fldChar w:fldCharType="begin"/>
      </w:r>
      <w:r w:rsidR="007165F4">
        <w:instrText xml:space="preserve"> ADDIN ZOTERO_ITEM CSL_CITATION {"citationID":"HX2I7pBP","properties":{"formattedCitation":"(Biesmeijer et al., 2006; Hallmann et al., 2017; S\\uc0\\u225{}nchez-Bayo and Wyckhuys, 2021, 2019; Senapathi et al., 2015)","plainCitation":"(Biesmeijer et al., 2006; Hallmann et al., 2017; Sánchez-Bayo and Wyckhuys, 2021, 2019; Senapathi et al., 2015)","noteIndex":0},"citationItems":[{"id":13577,"uris":["http://zotero.org/users/4948104/items/JRMSRJ4V"],"itemData":{"id":13577,"type":"article-journal","container-title":"Science","DOI":"10.1126/science.1127863","issue":"5785","note":"publisher: American Association for the Advancement of Science","page":"351-354","source":"science.org (Atypon)","title":"Parallel Declines in Pollinators and Insect-Pollinated Plants in Britain and the Netherlands","volume":"313","author":[{"family":"Biesmeijer","given":"J. C."},{"family":"Roberts","given":"S. P. M."},{"family":"Reemer","given":"M."},{"family":"Ohlemüller","given":"R."},{"family":"Edwards","given":"M."},{"family":"Peeters","given":"T."},{"family":"Schaffers","given":"A. P."},{"family":"Potts","given":"S. G."},{"family":"Kleukers","given":"R."},{"family":"Thomas","given":"C. D."},{"family":"Settele","given":"J."},{"family":"Kunin","given":"W. E."}],"issued":{"date-parts":[["2006",7,21]]}}},{"id":13392,"uris":["http://zotero.org/users/4948104/items/WVI9H4BF"],"itemData":{"id":13392,"type":"article-journal","abstract":"Global declines in insects have sparked wide interest among scientists, politicians, and the general public. Loss of insect diversity and abundance is expected to provoke cascading effects on food webs and to jeopardize ecosystem services. Our understanding of the extent and underlying causes of this decline is based on the abundance of single species or taxonomic groups only, rather than changes in insect biomass which is more relevant for ecological functioning. Here, we used a standardized protocol to measure total insect biomass using Malaise traps, deployed over 27 years in 63 nature protection areas in Germany (96 unique location-year combinations) to infer on the status and trend of local entomofauna. Our analysis estimates a seasonal decline of 76%, and mid-summer decline of 82% in flying insect biomass over the 27 years of study. We show that this decline is apparent regardless of habitat type, while changes in weather, land use, and habitat characteristics cannot explain this overall decline. This yet unrecognized loss of insect biomass must be taken into account in evaluating declines in abundance of species depending on insects as a food source, and ecosystem functioning in the European landscape.","container-title":"PLOS ONE","DOI":"10.1371/journal.pone.0185809","ISSN":"1932-6203","issue":"10","journalAbbreviation":"PLOS ONE","language":"en","note":"publisher: Public Library of Science","page":"e0185809","source":"PLoS Journals","title":"More than 75 percent decline over 27 years in total flying insect biomass in protected areas","volume":"12","author":[{"family":"Hallmann","given":"Caspar A."},{"family":"Sorg","given":"Martin"},{"family":"Jongejans","given":"Eelke"},{"family":"Siepel","given":"Henk"},{"family":"Hofland","given":"Nick"},{"family":"Schwan","given":"Heinz"},{"family":"Stenmans","given":"Werner"},{"family":"Müller","given":"Andreas"},{"family":"Sumser","given":"Hubert"},{"family":"Hörren","given":"Thomas"},{"family":"Goulson","given":"Dave"},{"family":"Kroon","given":"Hans","dropping-particle":"de"}],"issued":{"date-parts":[["2017",10,18]]}}},{"id":13569,"uris":["http://zotero.org/users/4948104/items/4JVMCCA2"],"itemData":{"id":13569,"type":"article-journal","abstract":"The Anthropocene is characterised by pervasive human-inflicted impacts on a broad range of biota, including insects. In 2019, we reviewed scientific literature quantifying the prevalence and magnitude of insect declines in recent time. Here, drawing upon 40 additional long-term studies, we add evidence that is consistent with our earlier review and some other reviews on the fate of insect populations globally. New data for Greenland, northern Africa, South America, eastern Asia and Australia complement studies from Europe and North America. Temporal trends in insect populations are now derived from 100 long-term studies and refer mainly to the past three or four decades (median 33 years). Data from the 10 major insect taxonomic orders indicate that an average 37% of species are declining in numbers, while populations of 18% species are increasing; the latter taxa mainly involve agricultural herbivores and nuisance pests. Population changes are more pronounced among aquatic insect communities, where 42% of species are declining and 29% increasing. Such changes result in a decrease in biomass across taxa, except for Heteroptera. Changes in species richness and diversity indices are inconsistent and do not reflect intraspecific population changes over time. These trends are observed irrespective of taxon, geography or methodological approach, although a lack of long-term monitoring records prevents a proper assessment for tropical regions.","container-title":"Austral Entomology","DOI":"10.1111/aen.12509","ISSN":"2052-1758","issue":"1","language":"en","note":"_eprint: https://onlinelibrary.wiley.com/doi/pdf/10.1111/aen.12509","page":"9-26","source":"Wiley Online Library","title":"Further evidence for a global decline of the entomofauna","volume":"60","author":[{"family":"Sánchez-Bayo","given":"Francisco"},{"family":"Wyckhuys","given":"Kris A G"}],"issued":{"date-parts":[["2021"]]}}},{"id":13567,"uris":["http://zotero.org/users/4948104/items/ERHFY72I"],"itemData":{"id":13567,"type":"article-journal","abstract":"Biodiversity of insects is threatened worldwide. Here, we present a comprehensive review of 73 historical reports of insect declines from across the globe, and systematically assess the underlying drivers. Our work reveals dramatic rates of decline that may lead to the extinction of 40% of the world's insect species over the next few decades. In terrestrial ecosystems, Lepidoptera, Hymenoptera and dung beetles (Coleoptera) appear to be the taxa most affected, whereas four major aquatic taxa (Odonata, Plecoptera, Trichoptera and Ephemeroptera) have already lost a considerable proportion of species. Affected insect groups not only include specialists that occupy particular ecological niches, but also many common and generalist species. Concurrently, the abundance of a small number of species is increasing; these are all adaptable, generalist species that are occupying the vacant niches left by the ones declining. Among aquatic insects, habitat and dietary generalists, and pollutant-tolerant species are replacing the large biodiversity losses experienced in waters within agricultural and urban settings. The main drivers of species declines appear to be in order of importance: i) habitat loss and conversion to intensive agriculture and urbanisation; ii) pollution, mainly that by synthetic pesticides and fertilisers; iii) biological factors, including pathogens and introduced species; and iv) climate change. The latter factor is particularly important in tropical regions, but only affects a minority of species in colder climes and mountain settings of temperate zones. A rethinking of current agricultural practices, in particular a serious reduction in pesticide usage and its substitution with more sustainable, ecologically-based practices, is urgently needed to slow or reverse current trends, allow the recovery of declining insect populations and safeguard the vital ecosystem services they provide. In addition, effective remediation technologies should be applied to clean polluted waters in both agricultural and urban environments.","container-title":"Biological Conservation","DOI":"10.1016/j.biocon.2019.01.020","ISSN":"0006-3207","journalAbbreviation":"Biological Conservation","language":"en","page":"8-27","source":"ScienceDirect","title":"Worldwide decline of the entomofauna: A review of its drivers","title-short":"Worldwide decline of the entomofauna","volume":"232","author":[{"family":"Sánchez-Bayo","given":"Francisco"},{"family":"Wyckhuys","given":"Kris A. G."}],"issued":{"date-parts":[["2019",4,1]]}}},{"id":12606,"uris":["http://zotero.org/users/4948104/items/QUT2JTLR"],"itemData":{"id":12606,"type":"article-journal","abstract":"Change in land cover is thought to be one of the key drivers of pollinator declines, and yet there is a dearth of studies exploring the relationships between historical changes in land cover and shifts in pollinator communities. Here, we explore, for the first time, land cover changes in England over more than 80 years, and relate them to concurrent shifts in bee and wasp species richness and community composition. Using historical data from 14 sites across four counties, we quantify the key land cover changes within and around these sites and estimate the changes in richness and co</w:instrText>
      </w:r>
      <w:r w:rsidR="007165F4" w:rsidRPr="007165F4">
        <w:rPr>
          <w:lang w:val="fr-CH"/>
        </w:rPr>
        <w:instrText xml:space="preserve">mposition of pollinators. Land cover changes within sites, as well as changes within a 1 km radius outside the sites, have significant effects on richness and composition of bee and wasp species, with changes in edge habitats between major land classes also having a key influence. Our results highlight not just the land cover changes that may be detrimental to pollinator communities, but also provide an insight into how increases in habitat diversity may benefit species diversity, and could thus help inform policy and practice for future land management.","container-title":"Proceedings of the Royal Society B: Biological Sciences","DOI":"10.1098/rspb.2015.0294","issue":"1806","note":"publisher: Royal Society","page":"20150294","source":"royalsocietypublishing.org (Atypon)","title":"The impact of over 80 years of land cover changes on bee and wasp pollinator communities in England","volume":"282","author":[{"family":"Senapathi","given":"Deepa"},{"family":"Carvalheiro","given":"Luísa G."},{"family":"Biesmeijer","given":"Jacobus C."},{"family":"Dodson","given":"Cassie-Ann"},{"family":"Evans","given":"Rebecca L."},{"family":"McKerchar","given":"Megan"},{"family":"Morton","given":"R. Daniel"},{"family":"Moss","given":"Ellen D."},{"family":"Roberts","given":"Stuart P. M."},{"family":"Kunin","given":"William E."},{"family":"Potts","given":"Simon G."}],"issued":{"date-parts":[["2015",5,7]]}}}],"schema":"https://github.com/citation-style-language/schema/raw/master/csl-citation.json"} </w:instrText>
      </w:r>
      <w:r w:rsidR="00A801DF">
        <w:fldChar w:fldCharType="separate"/>
      </w:r>
      <w:r w:rsidR="007165F4" w:rsidRPr="007165F4">
        <w:rPr>
          <w:rFonts w:cs="Times New Roman"/>
          <w:szCs w:val="24"/>
          <w:lang w:val="fr-CH"/>
        </w:rPr>
        <w:t>(Biesmeijer et al., 2006; Hallmann et al., 2017; Sánchez-Bayo and Wyckhuys, 2021, 2019; Senapathi et al., 2015)</w:t>
      </w:r>
      <w:r w:rsidR="00A801DF">
        <w:fldChar w:fldCharType="end"/>
      </w:r>
      <w:r w:rsidRPr="00942DD8">
        <w:rPr>
          <w:lang w:val="fr-CH"/>
        </w:rPr>
        <w:t xml:space="preserve">. </w:t>
      </w:r>
      <w:r w:rsidR="00CD6AAF">
        <w:t>The main underlying drivers</w:t>
      </w:r>
      <w:r w:rsidR="00B62221">
        <w:t xml:space="preserve"> behind declines</w:t>
      </w:r>
      <w:r w:rsidR="00CD6AAF">
        <w:t xml:space="preserve"> are the intensification of land-use, climate change, and the spread of invasive species and parasites/pathogens </w:t>
      </w:r>
      <w:r w:rsidR="00CD6AAF">
        <w:fldChar w:fldCharType="begin"/>
      </w:r>
      <w:r w:rsidR="006F4CB8">
        <w:instrText xml:space="preserve"> ADDIN ZOTERO_ITEM CSL_CITATION {"citationID":"ozaHgLha","properties":{"formattedCitation":"(Dicks et al., 2021; Ollerton, 2017; Potts et al., 2010; Vanbergen et al., 2013)","plainCitation":"(Dicks et al., 2021; Ollerton, 2017; Potts et al., 2010; Vanbergen et al., 2013)","noteIndex":0},"citationItems":[{"id":13307,"uris":["http://zotero.org/users/4948104/items/RETLQPGS"],"itemData":{"id":13307,"type":"article-journal","abstract":"Pollinator decline has attracted global attention and substantial efforts are underway to respond through national pollinator strategies and action plans. These policy responses require clarity on what is driving pollinator decline and what risks it generates for society in different parts of the world. Using a formal expert elicitation process, we evaluated the relative regional and global importance of eight drivers of pollinator decline and ten consequent risks to human well-being. Our results indicate that global policy responses should focus on reducing pressure from changes in land cover and configuration, land management and pesticides, as these were considered very important drivers in most regions. We quantify how the importance of drivers and risks from pollinator decline, differ among regions. For example, losing access to managed pollinators was considered a serious risk only for people in North America, whereas yield instability in pollinator-dependent crops was classed as a serious or high risk in four regions but only a moderate risk in Europe and North America. Overall, perceived risks were substantially higher in the Global South. Despite extensive research on pollinator decline, our analysis reveals considerable scientific uncertainty about what this means for human society.","container-title":"Nature Ecology &amp; Evolution","DOI":"10.1038/s41559-021-01534-9","ISSN":"2397-334X","issue":"10","journalAbbreviation":"Nat Ecol Evol","language":"en","license":"2021 The Author(s), under exclusive licence to Springer Nature Limited","note":"number: 10\npublisher: Nature Publishing Group","page":"1453-1461","source":"www.nature.com","title":"A global-scale expert assessment of drivers and risks associated with pollinator decline","volume":"5","author":[{"family":"Dicks","given":"Lynn V."},{"family":"Breeze","given":"Tom D."},{"family":"Ngo","given":"Hien T."},{"family":"Senapathi","given":"Deepa"},{"family":"An","given":"Jiandong"},{"family":"Aizen","given":"Marcelo A."},{"family":"Basu","given":"Parthiba"},{"family":"Buchori","given":"Damayanti"},{"family":"Galetto","given":"Leonardo"},{"family":"Garibaldi","given":"Lucas A."},{"family":"Gemmill-Herren","given":"Barbara"},{"family":"Howlett","given":"Brad G."},{"family":"Imperatriz-Fonseca","given":"Vera L."},{"family":"Johnson","given":"Steven D."},{"family":"Kovács-Hostyánszki","given":"Anikó"},{"family":"Kwon","given":"Yong Jung"},{"family":"Lattorff","given":"H. Michael G."},{"family":"Lungharwo","given":"Thingreipi"},{"family":"Seymour","given":"Colleen L."},{"family":"Vanbergen","given":"Adam J."},{"family":"Potts","given":"Simon G."}],"issued":{"date-parts":[["2021",10]]}}},{"id":12160,"uris":["http://zotero.org/users/4948104/items/Y2DXI62I"],"itemData":{"id":12160,"type":"article-journal","abstract":"By facilitating plant reproduction, pollinators perform a crucial ecological function that supports the majority of the world's plant diversity, and associated organisms, and a significant fraction of global agriculture. Thus, pollinators are simultaneously vital to supporting both natural ecosystems and human food security, which is a unique position for such a diverse group of organisms. The past two decades have seen unprecedented interest in pollinators and pollination ecology, stimulated in part by concerns about the decline of pollinator abundance and diversity in some parts of the world. This review synthesizes what is currently understood about the taxonomic diversity of organisms that are known to act as pollinators; their distribution in both deep time and present space; the importance of their diversity for ecological function (including agro-ecology); changes to diversity and abundance over more recent timescales, including introduction of non-native species; and a discussion of arguments for conserving their diversity.","container-title":"Annual Review of Ecology, Evolution, and Systematics","DOI":"10.1146/annurev-ecolsys-110316-022919","issue":"1","note":"_eprint: https://doi.org/10.1146/annurev-ecolsys-110316-022919","page":"353-376","source":"Annual Reviews","title":"Pollinator Diversity: Distribution, Ecological Function, and Conservation","title-short":"Pollinator Diversity","volume":"48","author":[{"family":"Ollerton","given":"Jeff"}],"issued":{"date-parts":[["2017"]]}}},{"id":11882,"uris":["http://zotero.org/users/4948104/items/IU6TD7QU"],"itemData":{"id":11882,"type":"article-journal","abstract":"Pollinators are a key component of global biodiversity, providing vital ecosystem services to crops and wild plants. There is clear evidence of recent declines in both wild and domesticated pollinators, and parallel declines in the plants that rely upon them. Here we describe the nature and extent of reported declines, and review the potential drivers of pollinator loss, including habitat loss and fragmentation, agrochemicals, pathogens, alien species, climate change and the interactions between them. Pollinator declines can result in loss of pollination services which have important negative ecological and economic impacts that could significantly affect the maintenance of wild plant diversi</w:instrText>
      </w:r>
      <w:r w:rsidR="006F4CB8" w:rsidRPr="006F4CB8">
        <w:rPr>
          <w:lang w:val="fr-CH"/>
        </w:rPr>
        <w:instrText xml:space="preserve">ty, wider ecosystem stability, crop production, food security and human welfare.","container-title":"Trends in Ecology &amp; Evolution","DOI":"10.1016/j.tree.2010.01.007","ISSN":"0169-5347","issue":"6","journalAbbreviation":"Trends in Ecology &amp; Evolution","language":"en","page":"345-353","source":"ScienceDirect","title":"Global pollinator declines: trends, impacts and drivers","title-short":"Global pollinator declines","volume":"25","author":[{"family":"Potts","given":"Simon G."},{"family":"Biesmeijer","given":"Jacobus C."},{"family":"Kremen","given":"Claire"},{"family":"Neumann","given":"Peter"},{"family":"Schweiger","given":"Oliver"},{"family":"Kunin","given":"William E."}],"issued":{"date-parts":[["2010",6,1]]}}},{"id":12417,"uris":["http://zotero.org/users/4948104/items/YGW563EX"],"itemData":{"id":12417,"type":"article-journal","container-title":"Frontiers in Ecology and the Environment","DOI":"10.1890/120126","ISSN":"1540-9295","issue":"5","journalAbbreviation":"Frontiers in Ecology and the Environment","language":"en","page":"251-259","source":"DOI.org (Crossref)","title":"Threats to an ecosystem service: pressures on pollinators","title-short":"Threats to an ecosystem service","volume":"11","author":[{"family":"Vanbergen","given":"Adam J"},{"family":"1","given":""},{"family":"2","given":""},{"family":"3","given":""},{"family":"4","given":""}],"issued":{"date-parts":[["2013",6]]}}}],"schema":"https://github.com/citation-style-language/schema/raw/master/csl-citation.json"} </w:instrText>
      </w:r>
      <w:r w:rsidR="00CD6AAF">
        <w:fldChar w:fldCharType="separate"/>
      </w:r>
      <w:r w:rsidR="006F4CB8" w:rsidRPr="006F4CB8">
        <w:rPr>
          <w:rFonts w:cs="Times New Roman"/>
          <w:lang w:val="fr-CH"/>
        </w:rPr>
        <w:t>(Dicks et al., 2021; Ollerton, 2017; Potts et al., 2010; Vanbergen et al., 2013)</w:t>
      </w:r>
      <w:r w:rsidR="00CD6AAF">
        <w:fldChar w:fldCharType="end"/>
      </w:r>
      <w:r w:rsidR="00CD6AAF" w:rsidRPr="006F4CB8">
        <w:rPr>
          <w:lang w:val="fr-CH"/>
        </w:rPr>
        <w:t xml:space="preserve">. </w:t>
      </w:r>
      <w:r>
        <w:t xml:space="preserve">The spread of urban areas and the intensification of agriculture have resulted in the destruction and fragmentation of many of </w:t>
      </w:r>
      <w:r w:rsidR="00CD6AAF">
        <w:t>pollinator habitats</w:t>
      </w:r>
      <w:r w:rsidR="001529C0">
        <w:t xml:space="preserve"> </w:t>
      </w:r>
      <w:r w:rsidR="001529C0">
        <w:fldChar w:fldCharType="begin"/>
      </w:r>
      <w:r w:rsidR="006F4CB8">
        <w:instrText xml:space="preserve"> ADDIN ZOTERO_ITEM CSL_CITATION {"citationID":"VOzxnrYI","properties":{"formattedCitation":"(Seibold et al., 2019)","plainCitation":"(Seibold et al., 2019)","noteIndex":0},"citationItems":[{"id":3278,"uris":["http://zotero.org/users/4948104/items/7QMRHU4B"],"itemData":{"id":3278,"type":"article-journal","abstract":"Recent reports of local extinctions of arthropod species1, and of massive declines in arthropod biomass2, point to land-use intensification as a major driver of decreasing biodiversity. However, to our knowledge, there are no multisite time series of arthropod occurrences across gradients of land-use intensity with which to confirm causal relationships. Moreover, it remains unclear which land-use types and arthropod groups are affected, and whether the observed declines in biomass and diversity are linked to one another. Here we analyse data from more than 1 million individual arthropods (about 2,700 species), from standardized inventories taken between 2008 and 2017 at 150 grassland and 140 forest sites in 3 regions of Germany. Overall gamma diversity in grasslands and forests decreased over time, indicating loss of species across sites and regions. In annually sampled grasslands, biomass, abundance and number of species declined by 67%, 78% and 34%, respectively. The decline was consistent across trophic levels and mainly affected rare species; its magnitude was independent of local land-use intensity. However, sites embedded in landscapes with a higher cover of agricultural land showed a stronger temporal decline. In 30 forest sites with annual inventories, biomass and species number—but not abundance—decreased by 41% and 36%, respectively. This was supported by analyses of all forest sites sampled in three-year intervals. The decline affected rare and abundant species, and trends differed across trophic levels. Our results show that there are widespread declines in arthropod biomass, abundance and the number of species across trophic levels. Arthropod declines in forests demonstrate that loss is not restricted to open habitats. Our results suggest that major drivers of arthropod decline act at larger spatial scales, and are (at least for grasslands) associated with agriculture at the landscape level. This implies that policies need to address the landscape scale to mitigate the negative effects of land-use practices.","container-title":"Nature","DOI":"10.1038/s41586-019-1684-3","ISSN":"14764687","issue":"7780","note":"PMID: 31666721\npublisher: Springer US\nISBN: 4158601916","page":"671-674","title":"Arthropod decline in grasslands and forests is associated with landscape-level drivers","volume":"574","author":[{"family":"Seibold","given":"Sebastian"},{"family":"Gossner","given":"Martin M."},{"family":"Simons","given":"Nadja K."},{"family":"Blüthgen","given":"Nico"},{"family":"Müller","given":"Jörg"},{"family":"Ambarlı","given":"Didem"},{"family":"Ammer","given":"Christian"},{"family":"Bauhus","given":"Jürgen"},{"family":"Fischer","given":"Markus"},{"family":"Habel","given":"Jan C."},{"family":"Linsenmair","given":"Karl Eduard"},{"family":"Nauss","given":"Thomas"},{"family":"Penone","given":"Caterina"},{"family":"Prati","given":"Daniel"},{"family":"Schall","given":"Peter"},{"family":"Schulze","given":"Ernst Detlef"},{"family":"Vogt","given":"Juliane"},{"family":"Wöllauer","given":"Stephan"},{"family":"Weisser","given":"Wolfgang W."}],"issued":{"date-parts":[["2019"]]}}}],"schema":"https://github.com/citation-style-language/schema/raw/master/csl-citation.json"} </w:instrText>
      </w:r>
      <w:r w:rsidR="001529C0">
        <w:fldChar w:fldCharType="separate"/>
      </w:r>
      <w:r w:rsidR="006F4CB8" w:rsidRPr="006F4CB8">
        <w:rPr>
          <w:rFonts w:cs="Times New Roman"/>
        </w:rPr>
        <w:t>(Seibold et al., 2019)</w:t>
      </w:r>
      <w:r w:rsidR="001529C0">
        <w:fldChar w:fldCharType="end"/>
      </w:r>
      <w:r w:rsidR="00CD6AAF">
        <w:t xml:space="preserve">. </w:t>
      </w:r>
      <w:r w:rsidR="00942DD8">
        <w:t>T</w:t>
      </w:r>
      <w:r>
        <w:t xml:space="preserve">here is </w:t>
      </w:r>
      <w:r w:rsidR="00942DD8">
        <w:t xml:space="preserve">still </w:t>
      </w:r>
      <w:r>
        <w:t xml:space="preserve">a considerable lack of knowledge on the mechanisms underlying the responses of invertebrate </w:t>
      </w:r>
      <w:r w:rsidR="001529C0">
        <w:t xml:space="preserve">pollinators to land-use change </w:t>
      </w:r>
      <w:r w:rsidR="001529C0">
        <w:fldChar w:fldCharType="begin"/>
      </w:r>
      <w:r w:rsidR="000C6B21">
        <w:instrText xml:space="preserve"> ADDIN ZOTERO_ITEM CSL_CITATION {"citationID":"HExaqpb2","properties":{"formattedCitation":"(Dicks et al., 2013; Gill et al., 2016; Simmons et al., 2019; Winfree et al., 2011)","plainCitation":"(Dicks et al., 2013; Gill et al., 2016; Simmons et al., 2019; Winfree et al., 2011)","noteIndex":0},"citationItems":[{"id":13143,"uris":["http://zotero.org/users/4948104/items/4QL7CHES"],"itemData":{"id":13143,"type":"article-journal","abstract":"In response to evidence of insect pollinator declines, organisations in many sectors, including the food and farming industry, are investing in pollinator conservation. They are keen to ensure that their efforts use the best available science. We convened a group of 32 ‘conservation practitioners’ with an active interest in pollinators and 16 insect pollinator scientists. The conservation practitioners include representatives from UK industry (including retail), environmental non-government organisations and nature conservation agencies. We collaboratively developed a long list of 246 knowledge needs relating to conservation of wild insect pollinators in the UK. We refined and selected the most important knowledge needs, through a three-stage process of voting and scoring, including discussions of each need at a workshop. We present the top 35 knowledge needs as scored by conservation practitioners or scientists. We find general agreement in priorities identified by these two groups. The priority knowledge needs will structure ongoing work to make science accessible to practitioners, and help to guide future science policy and funding. Understanding the economic benefits of crop pollination, basic pollinator ecology and impacts of pesticides on wild pollinators emerge strongly as priorities, as well as a need to monitor floral resources in the landscape.","container-title":"Insect Conservation and Diversity","DOI":"10.1111/j.1752-4598.2012.00221.x","ISSN":"1752-4598","issue":"3","language":"en","note":"_eprint: https://onlinelibrary.wiley.com/doi/pdf/10.1111/j.1752-4598.2012.00221.x","page":"435-446","source":"Wiley Online Library","title":"Identifying key knowledge needs for evidence-based conservation of wild insect pollinators: a collaborative cross-sectoral exercise","title-short":"Identifying key knowledge needs for evidence-based conservation of wild insect pollinators","volume":"6","author":[{"family":"Dicks","given":"Lynn V."},{"family":"Abrahams","given":"Andrew"},{"family":"Atkinson","given":"John"},{"family":"Biesmeijer","given":"Jacobus"},{"family":"Bourn","given":"Nigel"},{"family":"Brown","given":"Chris"},{"family":"Brown","given":"Mark J.F."},{"family":"Carvell","given":"Claire"},{"family":"Connolly","given":"Chris"},{"family":"Cresswell","given":"James E."},{"family":"Croft","given":"Pat"},{"family":"Darvill","given":"Ben"},{"family":"De Zylva","given":"Paul"},{"family":"Effingham","given":"Philip"},{"family":"Fountain","given":"Michelle"},{"family":"Goggin","given":"Anthony"},{"family":"Harding","given":"Debbie"},{"family":"Harding","given":"Tony"},{"family":"Hartfield","given":"Chris"},{"family":"Heard","given":"Matthew S."},{"family":"Heathcote","given":"Richard"},{"family":"Heaver","given":"David"},{"family":"Holland","given":"John"},{"family":"Howe","given":"Mike"},{"family":"Hughes","given":"Brin"},{"family":"Huxley","given":"Theresa"},{"family":"Kunin","given":"William E."},{"family":"Little","given":"Julian"},{"family":"Mason","given":"Caroline"},{"family":"Memmott","given":"Jane"},{"family":"Osborne","given":"Juliet"},{"family":"Pankhurst","given":"Tim"},{"family":"Paxton","given":"Robert J."},{"family":"Pocock","given":"Michael J.O."},{"family":"Potts","given":"Simon G."},{"family":"Power","given":"Eileen F."},{"family":"Raine","given":"Nigel E."},{"family":"Ranelagh","given":"Elizabeth"},{"family":"Roberts","given":"Stuart"},{"family":"Saunders","given":"Rob"},{"family":"Smith","given":"Katie"},{"family":"Smith","given":"Richard M."},{"family":"Sutton","given":"Peter"},{"family":"Tilley","given":"Luke A.N."},{"family":"Tinsley","given":"Andrew"},{"family":"Tonhasca","given":"Athayde"},{"family":"Vanbergen","given":"Adam J."},{"family":"Webster","given":"Sarah"},{"family":"Wilson","given":"Alan"},{"family":"Sutherland","given":"William J."}],"issued":{"date-parts":[["2013"]]}}},{"id":12243,"uris":["http://zotero.org/users/4948104/items/Q6ZYX9M3"],"itemData":{"id":12243,"type":"chapter","abstract":"Insect pollination constitutes an ecosystem service of global importance, providing significant economic and aesthetic benefits as well as cultural value to human society, alongside vital ecological processes in terrestrial ecosystems. It is therefore important to understand how insect pollinator populations and communities respond to rapidly changing environments if we are to maintain healthy and effective pollinator services. This chapter considers the importance of conserving pollinator diversity to maintain a suite of functional traits and provide a diverse set of pollinator services. We explore how we can better understand and mitigate the factors that threaten insect pollinator richness, placing our discussion within the context of populations in predominantly agricultural landscapes in addition to urban environments. We highlight a selection of important evidence gaps, with a number of complementary research steps that can be taken to better understand: (i) the stability of pollinator communities in different landscapes in order to provide diverse pollinator services; (ii) how we can study the drivers of population change to mitigate the effects and support stable sources of pollinator services and (iii) how we can manage habitats in complex landscapes to support insect pollinators and provide sustainable pollinator services for the future. We advocate a collaborative effort to gain higher quality abundance data to understand the stability of pollinator populations and predict future trends. In addition, for effective mitigation strategies to be adopted, researchers need to conduct rigorous field testing of outcomes under different landscape settings, acknowledge the needs of end-users when developing research proposals and consider effective methods of knowledge transfer to ensure effective uptake of actions.","collection-title":"Ecosystem Services: From Biodiversity to Society, Part 2","container-title":"Advances in Ecological Research","language":"en","note":"DOI: 10.1016/bs.aecr.2015.10.007","page":"135-206","publisher":"Academic Press","source":"ScienceDirect","title":"Chapter Four - Protecting an Ecosystem Service: Approaches to Understanding and Mitigating Threats to Wild Insect Pollinators","title-short":"Chapter Four - Protecting an Ecosystem Service","URL":"https://www.sciencedirect.com/science/article/pii/S0065250415000367","volume":"54","author":[{"family":"Gill","given":"Richard J."},{"family":"Baldock","given":"Katherine C. R."},{"family":"Brown","given":"Mark J. F."},{"family":"Cresswell","given":"James E."},{"family":"Dicks","given":"Lynn V."},{"family":"Fountain","given":"Michelle T."},{"family":"Garratt","given":"Michael P. D."},{"family":"Gough","given":"Leonie A."},{"family":"Heard","given":"Matt S."},{"family":"Holland","given":"John M."},{"family":"Ollerton","given":"Jeff"},{"family":"Stone","given":"Graham N."},{"family":"Tang","given":"Cuong Q."},{"family":"Vanbergen","given":"Adam J."},{"family":"Vogler","given":"Alfried P."},{"family":"Woodward","given":"Guy"},{"family":"Arce","given":"Andres N."},{"family":"Boatman","given":"Nigel D."},{"family":"Brand-Hardy","given":"Richard"},{"family":"Breeze","given":"Tom D."},{"family":"Green","given":"Mike"},{"family":"Hartfield","given":"Chris M."},{"family":"O’Connor","given":"Rory S."},{"family":"Osborne","given":"Juliet L."},{"family":"Phillips","given":"James"},{"family":"Sutton","given":"Peter B."},{"family":"Potts","given":"Simon G."}],"editor":[{"family":"Woodward","given":"Guy"},{"family":"Bohan","given":"David A."}],"accessed":{"date-parts":[["2022",6,29]]},"issued":{"date-parts":[["2016",1,1]]}}},{"id":13572,"uris":["http://zotero.org/users/4948104/items/KFPYWME3"],"itemData":{"id":13572,"type":"article-journal","abstract":"A recent paper claiming evidence of global insect declines achieved huge media attention, including claims of “insectaggedon” and a “collapse of nature.” Here, we argue that while many insects are declining in many places around the world, the study has important limitations that should be highlighted. We emphasise the robust evidence of large and rapid insect declines present in the literature, while also highlighting the limitations of the original study.","container-title":"Ecology and Evolution","DOI":"10.1002/ece3.5153","ISSN":"2045-7758","issue":"7","note":"_eprint: https://onlinelibrary.wiley.com/doi/pdf/10.1002/ece3.5153","page":"3678-3680","source":"Wiley Online Library","title":"Worldwide insect declines: An important message, but interpret with caution","title-short":"Worldwide insect declines","volume":"9","author":[{"family":"Simmons","given":"Benno I."},{"family":"Balmford","given":"Andrew"},{"family":"Bladon","given":"Andrew J."},{"family":"Christie","given":"Alec P."},{"family":"De Palma","given":"Adriana"},{"family":"Dicks","given":"Lynn V."},{"family":"Gallego-Zamorano","given":"Juan"},{"family":"Johnston","given":"Alison"},{"family":"Martin","given":"Philip A."},{"family":"Purvis","given":"Andy"},{"family":"Rocha","given":"Ricardo"},{"family":"Wauchope","given":"Hannah S."},{"family":"Wordley","given":"Claire F. R."},{"family":"Worthington","given":"Thomas A."},{"family":"Finch","given":"Tom"}],"issued":{"date-parts":[["2019"]]}}},{"id":12658,"uris":["http://zotero.org/users/4948104/items/P8IX5CHV"],"itemData":{"id":12658,"type":"article-journal","abstract":"Animals pollinate 87% of the world's flowering plant species. Therefore, how pollinators respond to human-induced land-use change has important implications for plants and the species that depend on them. Here, we synthesize the published literature on how land-use change affects the main groups of pollinators: bees, butterflies, flie</w:instrText>
      </w:r>
      <w:r w:rsidR="000C6B21" w:rsidRPr="000C6B21">
        <w:rPr>
          <w:lang w:val="fr-CH"/>
        </w:rPr>
        <w:instrText xml:space="preserve">s, birds, and bats. Responses to land-use change are predominantly negative but are highly variable within and across taxa. The directionality of pollinator response varies according to study design, with comparisons across gradients in surrounding landscape cover finding largely negative responses and comparisons across local land-use types finding largely positive responses. Furthermore, among the studies using landscape designs, most were performed in systems where land-use change is extreme, and such studies find stronger negative effects than those performed in more moderate systems. Across multiple taxa, dietary specialists show greater sensitivity to land use than do generalists. There is a need for studies of pollinator species composition and relative abundance, rather than simply species richness and aggregate abundance, to identify the species that are lost and gained with increasing land-use change.","container-title":"Annual Review of Ecology, Evolution, and Systematics","DOI":"10.1146/annurev-ecolsys-102710-145042","issue":"1","note":"_eprint: https://doi.org/10.1146/annurev-ecolsys-102710-145042","page":"1-22","source":"Annual Reviews","title":"Native Pollinators in Anthropogenic Habitats","volume":"42","author":[{"family":"Winfree","given":"Rachael"},{"family":"Bartomeus","given":"Ignasi"},{"family":"Cariveau","given":"Daniel P."}],"issued":{"date-parts":[["2011"]]}}}],"schema":"https://github.com/citation-style-language/schema/raw/master/csl-citation.json"} </w:instrText>
      </w:r>
      <w:r w:rsidR="001529C0">
        <w:fldChar w:fldCharType="separate"/>
      </w:r>
      <w:r w:rsidR="000C6B21" w:rsidRPr="000C6B21">
        <w:rPr>
          <w:rFonts w:cs="Times New Roman"/>
          <w:lang w:val="fr-CH"/>
        </w:rPr>
        <w:t>(Dicks et al., 2013; Gill et al., 2016; Simmons et al., 2019; Winfree et al., 2011)</w:t>
      </w:r>
      <w:r w:rsidR="001529C0">
        <w:fldChar w:fldCharType="end"/>
      </w:r>
      <w:r w:rsidR="00942DD8" w:rsidRPr="000C6B21">
        <w:rPr>
          <w:lang w:val="fr-CH"/>
        </w:rPr>
        <w:t>.</w:t>
      </w:r>
    </w:p>
    <w:p w14:paraId="2ADEBF37" w14:textId="46B97290" w:rsidR="006C38B2" w:rsidRDefault="006C38B2" w:rsidP="006F501D">
      <w:r w:rsidRPr="00036544">
        <w:t>Hoverflies (Syrphidae) are an important group of pollinators but they are understudied</w:t>
      </w:r>
      <w:r>
        <w:t xml:space="preserve"> relative to bees, and </w:t>
      </w:r>
      <w:r w:rsidRPr="00847839">
        <w:t xml:space="preserve">little is known about </w:t>
      </w:r>
      <w:r>
        <w:t xml:space="preserve">their </w:t>
      </w:r>
      <w:r w:rsidRPr="00847839">
        <w:t xml:space="preserve">dispersal </w:t>
      </w:r>
      <w:r>
        <w:t xml:space="preserve">and </w:t>
      </w:r>
      <w:r w:rsidRPr="00847839">
        <w:t>the</w:t>
      </w:r>
      <w:r>
        <w:t>ir response to</w:t>
      </w:r>
      <w:r w:rsidRPr="00847839">
        <w:t xml:space="preserve"> landscape fragmentation</w:t>
      </w:r>
      <w:r w:rsidRPr="00036544">
        <w:t xml:space="preserve">. </w:t>
      </w:r>
      <w:r>
        <w:t>Hoverflies</w:t>
      </w:r>
      <w:r w:rsidRPr="00036544">
        <w:t xml:space="preserve"> are a biologically </w:t>
      </w:r>
      <w:r>
        <w:t xml:space="preserve">very </w:t>
      </w:r>
      <w:r w:rsidRPr="00036544">
        <w:t xml:space="preserve">diverse family of flower-visiting flies </w:t>
      </w:r>
      <w:r w:rsidRPr="00036544">
        <w:fldChar w:fldCharType="begin"/>
      </w:r>
      <w:r w:rsidRPr="00036544">
        <w:instrText xml:space="preserve"> ADDIN ZOTERO_ITEM CSL_CITATION {"citationID":"xDPrU4uR","properties":{"formattedCitation":"(Bickel et al., 2009; Speight, 2017; Wardhaugh, 2015)","plainCitation":"(Bickel et al., 2009; Speight, 2017; Wardhaugh, 2015)","noteIndex":0},"citationItems":[{"id":13149,"uris":["http://zotero.org/users/4948104/items/DQVGFJXI"],"itemData":{"id":13149,"type":"book","ISBN":"978-90-04-18100-7","language":"en","publisher":"Brill","source":"brill.com","title":"Diptera Diversity: Status, Challenges and Tools","title-short":"Diptera Diversity","URL":"https://brill.com/view/title/12518","editor":[{"family":"Bickel","given":"Daniel"},{"family":"Pape","given":"Thomas"},{"family":"Meier","given":"Rudolf"}],"accessed":{"date-parts":[["2022",6,29]]},"issued":{"date-parts":[["2009",3,25]]}}},{"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id":13169,"uris":["http://zotero.org/users/4948104/items/WJGCYIDP"],"itemData":{"id":13169,"type":"article-journal","abstract":"The majority of living plant species are pollinated by insects, and this interaction is thought to have played a major role in driving the diversification of modern angiosperms. But while flower–insect interactions have been well studied from the perspective of plants in the form of pollination biology, few studies have been carried out from an entomological perspective, where flowers are resources to exploit. As a consequence, it remains unknown how many insect species actually utilise floral resources, especially since many flower-visitors do not carry out pollination and may therefore be widely ignored in pollination studies. In this review, I attempt to present an overview of the taxonomic range of flower-visiting invertebrates and estimate the proportion of described species that regularly utilise flowers. The flower-visiting habit has likely evolved independently hundreds of times across more than a dozen modern invertebrate orders. I speculate, based on reviewing the literature and discussions with experts, that ~30 % of arthropod species (&gt;350,000 described species) may regularly utilise flowers to feed, find a mate, or acquire other resources. When extrapolated to the estimated global diversity of the phylum Arthropoda, perhaps more than a million species regularly visit flowers. However, generating more accurate estimates will require much more work from the perspective of flower-visiting insects, including the often-ignored species that do not pollinate host plants. In particular, sampling techniques in addition to traditional observation protocols should be encouraged to ensure that all flower-visitors are recorded. Greater efforts to identify flower-visiting species beyond the level of order or family will also enhance our understanding of flower-visitor diversity.","container-title":"Arthropod-Plant Interactions","DOI":"10.1007/s11829-015-9398-4","ISSN":"1872-8847","issue":"6","journalAbbreviation":"Arthropod-Plant Interactions","language":"en","page":"547-565","source":"Springer Link","title":"How many species of arthropods visit flowers?","volume":"9","author":[{"family":"Wardhaugh","given":"Carl W."}],"issued":{"date-parts":[["2015",12,1]]}}}],"schema":"https://github.com/citation-style-language/schema/raw/master/csl-citation.json"} </w:instrText>
      </w:r>
      <w:r w:rsidRPr="00036544">
        <w:fldChar w:fldCharType="separate"/>
      </w:r>
      <w:r w:rsidRPr="00036544">
        <w:rPr>
          <w:rFonts w:cs="Times New Roman"/>
        </w:rPr>
        <w:t>(Bickel et al., 2009; Speight, 2017; Wardhaugh, 2015)</w:t>
      </w:r>
      <w:r w:rsidRPr="00036544">
        <w:fldChar w:fldCharType="end"/>
      </w:r>
      <w:r w:rsidRPr="00036544">
        <w:t>.</w:t>
      </w:r>
      <w:r>
        <w:t xml:space="preserve"> Their dependence on floral resources makes hoverflies the most important pollinators besides bees, providing a major contribution to plant diversity and agricultural production </w:t>
      </w:r>
      <w:r>
        <w:fldChar w:fldCharType="begin"/>
      </w:r>
      <w:r>
        <w:instrText xml:space="preserve"> ADDIN ZOTERO_ITEM CSL_CITATION {"citationID":"fPxrbAtq","properties":{"formattedCitation":"(Hodgkiss et al., 2018; Jauker et al., 2009; Pekas et al., 2020; Rader et al., 2016; Ssymank et al., 2008)","plainCitation":"(Hodgkiss et al., 2018; Jauker et al., 2009; Pekas et al., 2020; Rader et al., 2016; Ssymank et al., 2008)","noteIndex":0},"citationItems":[{"id":13184,"uris":["http://zotero.org/users/4948104/items/RUDEDG8D"],"itemData":{"id":13184,"type":"article-journal","abstract":"Recent declines in wild pollinators represent a significant threat to the sustained provision of pollination services. Insect pollinators are responsible for an estimated 45% of strawberry crop yields, which equates to a market value of approximately £99 million per year in the UK alone. As an aggregate flower with unconcealed nectaries, strawberries are attractive to a diverse array of flower-visiting insects. Syrphine hoverflies, which offer the added benefit of consuming aphids during their predatory larval stage, represent one such group of flower visitor, but the extent to which aphidophagous hoverflies are capable of pollinating strawberry flowers remains largely untested. In replicated cage experiments we tested the effectiveness of strawberry pollination by the aphidophagous hoverflies Episyrphus balteatus and Eupeodes latifasciatus, and a mix of four hoverfly taxa, when compared to hand pollination and insect pollinator exclusion. Hoverflies were released into cages, and the strawberry fruits that resulted from pollinated flowers were assessed for quality measures. Hoverfly visitation increased strawberry yields by over 70% and doubled the proportion of marketable fruit, highlighting the importance of hoverflies for strawberry pollination.  A comparison between two hoverfly species showed that Eupeodes latifasciatus visits to flowers produced marketable fruit at nearly double the rate of Episyrphus balteatus, demonstrating that species may differ in their pollination efficacy even within a subfamily. Thus, this study offers compelling evidence that aphidophagous syrphine hoverflies are effective pollinators of commercial strawberry and, as such, may be capable of providing growers with the dual benefit of pollination and aphid control.","container-title":"Journal of Pollination Ecology","DOI":"10.26786/1920-7603(2018)five","ISSN":"1920-7603","language":"en","license":"Copyright (c) 2018 Dylan Hodgkiss, Mark J.F. Brown, Michelle T. Fountain","page":"55-66","source":"pollinationecology.org","title":"Syrphine hoverflies are effective pollinators of commercial strawberry","volume":"22","author":[{"family":"Hodgkiss","given":"Dylan"},{"family":"Brown","given":"Mark J. F."},{"family":"Fountain","given":"Michelle T."}],"issued":{"date-parts":[["2018",2,28]]}}},{"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1904,"uris":["http://zotero.org/users/4948104/items/B7D64N8G"],"itemData":{"id":11904,"type":"article-journal","container-title":"Proceedings of the National Academy of Sciences","DOI":"10.1073/pnas.1517092112","issue":"1","note":"publisher: Proceedings of the National Academy of Sciences","page":"146-151","source":"pnas.org (Atypon)","title":"Non-bee insects are important contributors to global crop pollination","volume":"113","author":[{"family":"Rader","given":"Romina"},{"family":"Bartomeus","given":"Ignasi"},{"family":"Garibaldi","given":"Lucas A."},{"family":"Garratt","given":"Michael P. D."},{"family":"Howlett","given":"Brad G."},{"family":"Winfree","given":"Rachael"},{"family":"Cunningham","given":"Saul A."},{"family":"Mayfield","given":"Margaret M."},{"family":"Arthur","given":"Anthony D."},{"family":"Andersson","given":"Georg K. S."},{"family":"Bommarco","given":"Riccardo"},{"family":"Brittain","given":"Claire"},{"family":"Carvalheiro","given":"Luísa G."},{"family":"Chacoff","given":"Natacha P."},{"family":"Entling","given":"Martin H."},{"family":"Foully","given":"Benjamin"},{"family":"Freitas","given":"Breno M."},{"family":"Gemmill-Herren","given":"Barbara"},{"family":"Ghazoul","given":"Jaboury"},{"family":"Griffin","given":"Sean R."},{"family":"Gross","given":"Caroline L."},{"family":"Herbertsson","given":"Lina"},{"family":"Herzog","given":"Felix"},{"family":"Hipólito","given":"Juliana"},{"family":"Jaggar","given":"Sue"},{"family":"Jauker","given":"Frank"},{"family":"Klein","given":"Alexandra-Maria"},{"family":"Kleijn","given":"David"},{"family":"Krishnan","given":"Smitha"},{"family":"Lemos","given":"Camila Q."},{"family":"Lindström","given":"Sandra A. M."},{"family":"Mandelik","given":"Yael"},{"family":"Monteiro","given":"Victor M."},{"family":"Nelson","given":"Warrick"},{"family":"Nilsson","given":"Lovisa"},{"family":"Pattemore","given":"David E."},{"family":"O. Pereira","given":"Natália","non-dropping-particle":"de"},{"family":"Pisanty","given":"Gideon"},{"family":"Potts","given":"Simon G."},{"family":"Reemer","given":"Menno"},{"family":"Rundlöf","given":"Maj"},{"family":"Sheffield","given":"Cory S."},{"family":"Scheper","given":"Jeroen"},{"family":"Schüepp","given":"Christof"},{"family":"Smith","given":"Henrik G."},{"family":"Stanley","given":"Dara A."},{"family":"Stout","given":"Jane C."},{"family":"Szentgyörgyi","given":"Hajnalka"},{"family":"Taki","given":"Hisatomo"},{"family":"Vergara","given":"Carlos H."},{"family":"Viana","given":"Blandina F."},{"family":"Woyciechowski","given":"Michal"}],"issued":{"date-parts":[["2016",1,5]]}}},{"id":13179,"uris":["http://zotero.org/users/4948104/items/WEY49VJ7"],"itemData":{"id":13179,"type":"article-journal","abstract":"Diptera are one of the three largest and most diverse animal groups in the world. As an often neglected but important group of pollinators, they play a significant role in agrobiodiversity and the biodiversity of plants everywhere. Flies are present in almost all habitats and biomes and for many medicinal, food and ornamental plants, pollinating flies guarantee or enhance seed and fruit production. They are important in the natural landscape, in agriculture and in greenhouses, and have recently come i</w:instrText>
      </w:r>
      <w:r w:rsidRPr="008B17F5">
        <w:rPr>
          <w:lang w:val="fr-CH"/>
        </w:rPr>
        <w:instrText xml:space="preserve">nto use in the production of seeds for seed banks. The São Paulo Pollinator Initiative, the CBD, and Pollinator secretariats were important starting points in the international recognition of pollinator importance. However, large gaps in our knowledge of the role of Diptera in pollination networks need to be addressed in order to sustain agriculture and to enable appropriate responses to climate change. At this 9th Conference of the Parties we would like to draw attention to the role of often-neglected Dipteran pollinators, to stress their current importance and potential future use as pollinators in agriculture. A case study on flower flies that act as important pollinators, as adults, and major biocontrol agents, as larvae, illustrates their double importance for agriculture.","container-title":"Biodiversity","DOI":"10.1080/14888386.2008.9712892","ISSN":"1488-8386","issue":"1-2","note":"publisher: Taylor &amp; Francis\n_eprint: https://doi.org/10.1080/14888386.2008.9712892","page":"86-89","source":"Taylor and Francis+NEJM","title":"Pollinating Flies (Diptera): A major contribution to plant diversity and agricultural production","title-short":"Pollinating Flies (Diptera)","volume":"9","author":[{"family":"Ssymank","given":"Axel"},{"family":"Kearns","given":"C. A."},{"family":"Pape","given":"Thomas"},{"family":"Thompson","given":"F.   Christian"}],"issued":{"date-parts":[["2008",4,1]]}}}],"schema":"https://github.com/citation-style-language/schema/raw/master/csl-citation.json"} </w:instrText>
      </w:r>
      <w:r>
        <w:fldChar w:fldCharType="separate"/>
      </w:r>
      <w:r w:rsidRPr="00163921">
        <w:rPr>
          <w:rFonts w:cs="Times New Roman"/>
          <w:lang w:val="fr-CH"/>
        </w:rPr>
        <w:t>(Hodgkiss et al., 2018; Jauker et al., 2009; Pekas et al., 2020; Rader et al., 2016; Ssymank et al., 2008)</w:t>
      </w:r>
      <w:r>
        <w:fldChar w:fldCharType="end"/>
      </w:r>
      <w:r w:rsidRPr="00163921">
        <w:rPr>
          <w:lang w:val="fr-CH"/>
        </w:rPr>
        <w:t xml:space="preserve">. </w:t>
      </w:r>
      <w:r>
        <w:t xml:space="preserve">Species do not display strict selectivity for specific flower species </w:t>
      </w:r>
      <w:r>
        <w:fldChar w:fldCharType="begin"/>
      </w:r>
      <w:r>
        <w:instrText xml:space="preserve"> ADDIN ZOTERO_ITEM CSL_CITATION {"citationID":"oDnzPItO","properties":{"formattedCitation":"(Branquart and Hemptinne, 2000; Lucas et al., 2018)","plainCitation":"(Branquart and Hemptinne, 2000; Lucas et al., 2018)","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id":13171,"uris":["http://zotero.org/users/4948104/items/NPTAKFYQ"],"itemData":{"id":13171,"type":"article-journal","abstract":"Pollination is a key ecosystem service for agriculture and wider ecosystem function. However, most pollination studies focus on Hymenoptera, with hoverflies (Syrphidae) frequently treated as a single functional group. We tested this assumption by investigating pollen carried by eleven species of hoverfly in five genera, Cheilosia, Eristalis, Rhingia, Sericomyia and Volucella, using DNA metabarcoding. Hoverflies carried pollen from 59 plant taxa, suggesting they visit a wider number of plant species than previously appreciated. Most pollen recorded came from plant taxa frequently found at our study sites, predominantly Apiaceae, Cardueae, Calluna vulgaris, Rubus fruticosus agg., and Succisa pratensis, with hoverflies transporting pollen from 40% of entomophilous plant species present. Overall pollen transport network structures were generalised, similar to other pollination networks elsewhere. All hoverfly species were also generalised with few exclusive plant/hoverfly interactions. However, using the Jaccard Index, we found significant differences in the relative composition of pollen loads between hoverfly genera, except for Volucella, demonstrating some degree of functional complementarity. Eristalis and Sericomyia species had significant differences in relative pollen load composition compared to congeners. Our results demonstrate the range of pollens transported by hoverflies and the potential pollination function undertaken within this ecologically and morphologically diverse guild.","container-title":"Scientific Reports","DOI":"10.1038/s41598-018-23103-0","ISSN":"2045-2322","issue":"1","journalAbbreviation":"Sci Rep","language":"en","license":"2018 The Author(s)","note":"number: 1\npublisher: Nature Publishing Group","page":"5133","source":"www.nature.com","title":"Floral resource partitioning by individuals within generalised hoverfly pollination networks revealed by DNA metabarcoding","volume":"8","author":[{"family":"Lucas","given":"Andrew"},{"family":"Bodger","given":"Owen"},{"family":"Brosi","given":"Berry J."},{"family":"Ford","given":"Col R."},{"family":"Forman","given":"Dan W."},{"family":"Greig","given":"Carolyn"},{"family":"Hegarty","given":"Matthew"},{"family":"Jones","given":"Laura"},{"family":"Neyland","given":"Penelope J."},{"family":"Vere","given":"Natasha","non-dropping-particle":"de"}],"issued":{"date-parts":[["2018",3,23]]}}}],"schema":"https://github.com/citation-style-language/schema/raw/master/csl-citation.json"} </w:instrText>
      </w:r>
      <w:r>
        <w:fldChar w:fldCharType="separate"/>
      </w:r>
      <w:r w:rsidRPr="00705A6E">
        <w:rPr>
          <w:rFonts w:cs="Times New Roman"/>
        </w:rPr>
        <w:t>(Branquart and Hemptinne, 2000; Lucas et al., 2018)</w:t>
      </w:r>
      <w:r>
        <w:fldChar w:fldCharType="end"/>
      </w:r>
      <w:r>
        <w:t xml:space="preserve"> which make them especially important in disturbed landscapes. Many hoverfly larvae feed on aphids and are effective biocontrol agents, especially in agricultural landscapes </w:t>
      </w:r>
      <w:r>
        <w:fldChar w:fldCharType="begin"/>
      </w:r>
      <w:r>
        <w:instrText xml:space="preserve"> ADDIN ZOTERO_ITEM CSL_CITATION {"citationID":"7iNlGkY1","properties":{"formattedCitation":"(Pekas et al., 2020; Speight, 2017)","plainCitation":"(Pekas et al., 2020; Speight, 2017)","noteIndex":0},"citationItems":[{"id":13159,"uris":["http://zotero.org/users/4948104/items/BVSQHHJF"],"itemData":{"id":13159,"type":"article-journal","abstract":"Biological pest control and pollination are vital ecosystem services that are usually studied in isolation, given that they are typically provided by different guilds of arthropods. Hoverflies are an exception, as larvae of many aphidophagous species prey upon agriculturally important aphid pests, while the adults feed on floral nectar and pollen and can be effective pollinators of important agricultural crops. While this is widely known, the concurrent provisioning of pest control and pollination by aphidophagous hoverflies has never been studied. Here, we compared the potential of two aphidophagous hoverflies, Eupeodes corollae and Sphaerophoria rueppellii to concurrently control the aphid Myzus persicae and improve pollination (measured as seed set and fruit weight) in sweet pepper (Capsicum annuum). In a first semi-field experiment, aphid populations were reduced by 71 and 64% in the E. corollae and S. rueppellii treatments, respectively, compared to the control. In a second experiment, the aphid population reduction was 80 and 84% for E. corollae and S. rueppellii, respectively. Fruit yield in aphid-infested plants, was significantly increased by 88 and 62% for E. corollae and S. rueppellii, respectively, as compared to the control. In a separate trial, where the plants were not infested with aphids, yield increased by 29 and 11% for E. corollae and S. rueppellii, respectively, even though these differences were not statistically significant. The increase in seed set in the hoverfly treatments was statistically significant in both pollination experiments, i.e. independently of the presence of aphids. These results demonstrate, for the first time, that aphidophagous hoverflies can concurrently provide pest control and pollination services.","container-title":"Biological Control","DOI":"10.1016/j.biocontrol.2020.104328","ISSN":"1049-9644","journalAbbreviation":"Biological Control","language":"en","page":"104328","source":"ScienceDirect","title":"One stone; two birds: concurrent pest control and pollination services provided by aphidophagous hoverflies","title-short":"One stone; two birds","volume":"149","author":[{"family":"Pekas","given":"Apostolos"},{"family":"De Craecker","given":"Ines"},{"family":"Boonen","given":"Sten"},{"family":"Wäckers","given":"Felix L."},{"family":"Moerkens","given":"Rob"}],"issued":{"date-parts":[["2020",10,1]]}}},{"id":13148,"uris":["http://zotero.org/users/4948104/items/METQFKLE"],"itemData":{"id":13148,"type":"book","collection-title":"Syrph the Net, the database of European Syrphidae (Diptera)","event-place":"Dublin, Ireland","language":"en","number-of-pages":"294","publisher":"Syrph the Net publications","publisher-place":"Dublin, Ireland","source":"Zotero","title":"Species account of European Syrphidae","volume":"97","author":[{"family":"Speight","given":"M C D"}],"issued":{"date-parts":[["2017"]]}}}],"schema":"https://github.com/citation-style-language/schema/raw/master/csl-citation.json"} </w:instrText>
      </w:r>
      <w:r>
        <w:fldChar w:fldCharType="separate"/>
      </w:r>
      <w:r w:rsidRPr="006D3F70">
        <w:rPr>
          <w:rFonts w:cs="Times New Roman"/>
        </w:rPr>
        <w:t>(Pekas et al., 2020; Speight, 2017)</w:t>
      </w:r>
      <w:r>
        <w:fldChar w:fldCharType="end"/>
      </w:r>
      <w:r>
        <w:t>, which adds to their large contribution to human food security.</w:t>
      </w:r>
    </w:p>
    <w:p w14:paraId="2F46BAE5" w14:textId="4179E476" w:rsidR="006F501D" w:rsidRDefault="000E6D1E" w:rsidP="006F501D">
      <w:r w:rsidRPr="000E6D1E">
        <w:t>Although d</w:t>
      </w:r>
      <w:r w:rsidR="006F501D" w:rsidRPr="000E6D1E">
        <w:t>ispersal is a key trait to deal with habitat fragmentation</w:t>
      </w:r>
      <w:r w:rsidRPr="000E6D1E">
        <w:t xml:space="preserve">, we only have a limited understanding of dispersal </w:t>
      </w:r>
      <w:r>
        <w:t>for</w:t>
      </w:r>
      <w:r w:rsidRPr="000E6D1E">
        <w:t xml:space="preserve"> most insect pollinators</w:t>
      </w:r>
      <w:r w:rsidR="00C83926">
        <w:t>, including hoverflies</w:t>
      </w:r>
      <w:r w:rsidRPr="000E6D1E">
        <w:t>.</w:t>
      </w:r>
      <w:r>
        <w:rPr>
          <w:b/>
        </w:rPr>
        <w:t xml:space="preserve"> </w:t>
      </w:r>
      <w:r>
        <w:t>Dispersal</w:t>
      </w:r>
      <w:r w:rsidR="006F501D">
        <w:t xml:space="preserve"> is </w:t>
      </w:r>
      <w:r w:rsidR="006F501D">
        <w:lastRenderedPageBreak/>
        <w:t>required to maintain connectivity, to coloni</w:t>
      </w:r>
      <w:r w:rsidR="00C50DFC">
        <w:t>z</w:t>
      </w:r>
      <w:r w:rsidR="006F501D">
        <w:t>e new habitats and to allow re-colonization after local extinction. It thus impacts species distribution, community structure, (meta-)population dynamics, gene flow and extinction risk</w:t>
      </w:r>
      <w:r w:rsidR="00C50DFC">
        <w:t xml:space="preserve"> </w:t>
      </w:r>
      <w:r w:rsidR="00C50DFC">
        <w:fldChar w:fldCharType="begin"/>
      </w:r>
      <w:r w:rsidR="008B17F5">
        <w:instrText xml:space="preserve"> ADDIN ZOTERO_ITEM CSL_CITATION {"citationID":"LjkLEkBR","properties":{"formattedCitation":"(Bowler and Benton, 2005)","plainCitation":"(Bowler and Benton, 2005)","noteIndex":0},"citationItems":[{"id":12733,"uris":["http://zotero.org/users/4948104/items/W7VU76BI"],"itemData":{"id":12733,"type":"article-journal","abstract":"Knowledge of the ecological and evolutionary causes of dispersal can be crucial in understanding the behaviour of spatially structured populations, and predicting how species respond to environmental change. Despite the focus of much theoretical research, simplistic assumptions regarding the dispersal process are still made. Dispersal is usually regarded as an unconditional process although in many cases fitness gains of dispersal are dependent on environmental factors and individual state. Condition-dependent dispersal strategies will often be superior to unconditional, fixed strategies. In addition, dispersal is often collapsed into a single parameter, despite it being a process composed of three interdependent stages: emigration, inter-patch movement and immigration, each of which may display different condition dependencies. Empirical studies have investigated correlates of these stages, emigration in particular, providing evidence for the prevalence of conditional dispersal strategies. Ill-defined use of the term ‘dispersal’, for movement across many different spatial scales, further hinders making general conclusions and relating movement correlates to consequences at the population level. Logistical difficulties preclude a detailed study of dispersal for many species, however incorporating unrealistic dispersal assumptions in spatial population models may yield inaccurate and costly predictions. Further studies are necessary to explore the importance of incorporating specific condition-dependent dispersal strategies for evolutionary and population dynamic predictions.","container-title":"Biological Reviews","DOI":"10.1017/S1464793104006645","ISSN":"1469-185X","issue":"2","language":"en","note":"_eprint: https://onlinelibrary.wiley.com/doi/pdf/10.1017/S1464793104006645","page":"205-225","source":"Wiley Online Library","title":"Causes and consequences of animal dispersal strategies: relating individual behaviour to spatial dynamics","title-short":"Causes and consequences of animal dispersal strategies","volume":"80","author":[{"family":"Bowler","given":"Diana E."},{"family":"Benton","given":"Tim G."}],"issued":{"date-parts":[["2005"]]}}}],"schema":"https://github.com/citation-style-language/schema/raw/master/csl-citation.json"} </w:instrText>
      </w:r>
      <w:r w:rsidR="00C50DFC">
        <w:fldChar w:fldCharType="separate"/>
      </w:r>
      <w:r w:rsidR="00C50DFC" w:rsidRPr="00C50DFC">
        <w:rPr>
          <w:rFonts w:cs="Times New Roman"/>
        </w:rPr>
        <w:t>(Bowler and Benton, 2005)</w:t>
      </w:r>
      <w:r w:rsidR="00C50DFC">
        <w:fldChar w:fldCharType="end"/>
      </w:r>
      <w:r w:rsidR="006F501D">
        <w:t>. Species with high dispersal ability generally are better able to move efficiently between suitable habitat patches and may exploit fragmented resources more efficiently</w:t>
      </w:r>
      <w:r w:rsidR="00C50DFC">
        <w:t xml:space="preserve"> </w:t>
      </w:r>
      <w:r w:rsidR="00C50DFC">
        <w:fldChar w:fldCharType="begin"/>
      </w:r>
      <w:r w:rsidR="008B17F5">
        <w:instrText xml:space="preserve"> ADDIN ZOTERO_ITEM CSL_CITATION {"citationID":"QuKflRc6","properties":{"formattedCitation":"(\\uc0\\u214{}ckinger et al., 2010)","plainCitation":"(Öckinger et al., 2010)","noteIndex":0},"citationItems":[{"id":12825,"uris":["http://zotero.org/users/4948104/items/9UB6K79S"],"itemData":{"id":12825,"type":"article-journal","abstract":"Ecology Letters (2010) 13: 969–979 Abstract There is a lack of quantitative syntheses of fragmentation effects across species and biogeographic regions, especially with respect to species life-history traits. We used data from 24 independent studies of butterflies and moths from a wide range of habitats and landscapes in Europe and North America to test whether traits associated with dispersal capacity, niche breadth and reproductive rate modify the effect of habitat fragmentation on species richness. Overall, species richness increased with habitat patch area and connectivity. Life-history traits improved the explanatory power of the statistical models considerably and modified the butterfly species–area relationship. Species with low mobility, a narrow feeding niche and low reproduction were most strongly affected by habitat loss. This demonstrates the importance of considering life-history traits in fragmentation studies and implies that both species richness and composition change in a predictable manner with habitat loss and fragmentation.","container-title":"Ecology Letters","DOI":"10.1111/j.1461-0248.2010.01487.x","ISSN":"1461-0248","issue":"8","language":"en","note":"_eprint: https://onlinelibrary.wiley.com/doi/pdf/10.1111/j.1461-0248.2010.01487.x","page":"969-979","source":"Wiley Online Library","title":"Life-history traits predict species responses to habitat area and isolation: a cross-continental synthesis","title-short":"Life-history traits predict species responses to habitat area and isolation","volume":"13","author":[{"family":"Öckinger","given":"Erik"},{"family":"Schweiger","given":"Oliver"},{"family":"Crist","given":"Thomas O."},{"family":"Debinski","given":"Diane M."},{"family":"Krauss","given":"Jochen"},{"family":"Kuussaari","given":"Mikko"},{"family":"Petersen","given":"Jessica D."},{"family":"Pöyry","given":"Juha"},{"family":"Settele","given":"Josef"},{"family":"Summerville","given":"Keith S."},{"family":"Bommarco","given":"Riccardo"}],"issued":{"date-parts":[["2010"]]}}}],"schema":"https://github.com/citation-style-language/schema/raw/master/csl-citation.json"} </w:instrText>
      </w:r>
      <w:r w:rsidR="00C50DFC">
        <w:fldChar w:fldCharType="separate"/>
      </w:r>
      <w:r w:rsidR="00C50DFC" w:rsidRPr="00C50DFC">
        <w:rPr>
          <w:rFonts w:cs="Times New Roman"/>
          <w:szCs w:val="24"/>
        </w:rPr>
        <w:t>(Öckinger et al., 2010)</w:t>
      </w:r>
      <w:r w:rsidR="00C50DFC">
        <w:fldChar w:fldCharType="end"/>
      </w:r>
      <w:r w:rsidR="006F501D">
        <w:t xml:space="preserve">. A particular difficulty with evaluating the impact of land-use change relates to the fact that flying ability </w:t>
      </w:r>
      <w:r w:rsidR="005966D4">
        <w:t xml:space="preserve">and response to habitat fragmentation </w:t>
      </w:r>
      <w:r w:rsidR="006F501D">
        <w:t xml:space="preserve">differs significantly between </w:t>
      </w:r>
      <w:r w:rsidR="005966D4">
        <w:t>pollinators, even between closely related</w:t>
      </w:r>
      <w:r w:rsidR="006F501D">
        <w:t xml:space="preserve"> </w:t>
      </w:r>
      <w:r w:rsidR="005966D4">
        <w:fldChar w:fldCharType="begin"/>
      </w:r>
      <w:r w:rsidR="005966D4">
        <w:instrText xml:space="preserve"> ADDIN ZOTERO_ITEM CSL_CITATION {"citationID":"B999jKyE","properties":{"formattedCitation":"(Greenleaf et al., 2007; Jauker et al., 2009; Steffan-Dewenter et al., 2002)","plainCitation":"(Greenleaf et al., 2007; Jauker et al., 2009; Steffan-Dewenter et al., 2002)","noteIndex":0},"citationItems":[{"id":13590,"uris":["http://zotero.org/users/4948104/items/XX4BY8CE"],"itemData":{"id":13590,"type":"article-journal","abstract":"Bees are the most important pollinator taxon; therefore, understanding the scale at which they forage has important ecological implications and conservation applications. The foraging ranges for most bee species are unknown. Foraging distance information is critical for understanding the scale at which bee populations respond to the landscape, assessing the role of bee pollinators in affecting plant population structure, planning conservation strategies for plants, and designing bee habitat refugia that maintain pollination function for wild and crop plants. We used data from 96 records of 62 bee species to determine whether body size predicts foraging distance. We regressed maximum and typical foraging distances on body size and found highly significant and explanatory nonlinear relationships. We used a second data set to: (1) compare observed reports of foraging distance to the distances predicted by our regression equations and (2) assess the biases inherent to the different techniques that have been used to assess foraging distance. The equations we present can be used to predict foraging distances for many bee species, based on a simple measurement of body size.","container-title":"Oecologia","DOI":"10.1007/s00442-007-0752-9","ISSN":"1432-1939","issue":"3","journalAbbreviation":"Oecologia","language":"en","page":"589-596","source":"Springer Link","title":"Bee foraging ranges and their relationship to body size","volume":"153","author":[{"family":"Greenleaf","given":"Sarah S."},{"family":"Williams","given":"Neal M."},{"family":"Winfree","given":"Rachael"},{"family":"Kremen","given":"Claire"}],"issued":{"date-parts":[["2007",9,1]]}}},{"id":12873,"uris":["http://zotero.org/users/4948104/items/JSQU738P"],"itemData":{"id":12873,"type":"article-journal","abstract":"Semi-natural habitats provide essential resources for pollinators within agricultural landscapes and may help maintain pollination services in agroecosystems. Yet, whether or not pollinators disperse from semi-natural habitat elements into the adjacent agricultural matrix may to a large extent depend on the quality of this matrix and the corresponding pollinator-specific life history traits. To investigate the effects of matrix quality on the distance decay of wild bees and hoverflies, six transects along vegetated field tracks originating at a large semi-natural main habitat and leading into the adjacent agricultural matrix were established in the Wetterau Region, central Hesse, Germany. Species richness of wild bees did not change with distance from the main habitat in landscapes with sufficient grassland cover in the surrounding landscape, but significantly declined when semi-natural grasslands where scarce and isolated in the adjacent agricultural matrix. Abundance of wild bees declined with distance regardless of matrix quality. Species richness of hoverflies did not decline with increasing distance in any landscape. Abundance even increased with distance to the main habitat independently of matrix quality. Thus, our data show that taxa of the pollinator guild may perceive landscapes quite differently. Because of their differing dispersal modes and resource requirements as compared to wild bees, hoverflies may play an important role in maintaining pollination services in agricultural landscapes unsuitable for bee species. Our results highlight the need for considering these taxon-specific differences when predicting the effect of landscape structure on pollinators.","container-title":"Landscape Ecology","DOI":"10.1007/s10980-009-9331-2","ISSN":"1572-9761","issue":"4","journalAbbreviation":"Landscape Ecol","language":"en","page":"547-555","source":"Springer Link","title":"Pollinator dispersal in an agricultural matrix: opposing responses of wild bees and hoverflies to landscape structure and distance from main habitat","title-short":"Pollinator dispersal in an agricultural matrix","volume":"24","author":[{"family":"Jauker","given":"Frank"},{"family":"Diekötter","given":"Tim"},{"family":"Schwarzbach","given":"Franziska"},{"family":"Wolters","given":"Volkmar"}],"issued":{"date-parts":[["2009",4,1]]}}},{"id":13145,"uris":["http://zotero.org/users/4948104/items/Z65IS4ZL"],"itemData":{"id":13145,"type":"article-journal","abstract":"Most ecological processes and interactions depend on scales much larger than a single habitat, and therefore it is important to link spatial patterns and ecological processes at a landscape scale. Here, we analyzed the effects of landscape context on the distribution of bees (Hymenoptera: Apoidea) at multiple spatial scales with respect to the following hypotheses: (1) Local abundance and diversity of bees increase with increasing proportion of the surrounding seminatural habitats. (2) Solitary wild bees, bumble bees, and honey bees respond to landscape context at different spatial scales. We selected 15 landscape sectors and determined the percentage of seminatural habitats and the diversity of habitat types at eight spatial scales (radius 250–3000 m) by field inspections and analyses of vegetation maps using two Geographic Information Systems. The percentage of seminatural habitats varied between 1.4% and 28%. In the center of each landscape sector a patch of potted flowering plants (four perennial and two annual species) was placed in the same habitat type, a grassy field margin adjacent to cereal fields. In all, 865 wild bee individuals and 467 honey bees were observed and an additional 475 individuals were caught for species identification. Species richness and abundance of solitary wild bees showed a close positive correlation with the percentage of seminatural habitats at small scales up to 750 m, whereas bumbl</w:instrText>
      </w:r>
      <w:r w:rsidR="005966D4" w:rsidRPr="005966D4">
        <w:rPr>
          <w:lang w:val="fr-CH"/>
        </w:rPr>
        <w:instrText xml:space="preserve">e bees and honey bees did not respond to landscape context at these scales. In contrast, honey bees were correlated with landscape context at large scales. The densities of flower-visiting honey bees even increased with decreasing proportion of seminatural habitats at a radius of 3000 m. We are not aware of any empirical studies showing contrasting foraging patterns related to landscape context at different spatial scales. We conclude (1) that local landscape destruction affects solitary wild bees more than social bees, possibly changing mutualistic plant–pollinator and competitive wild bees–honey bees interactions and (2) that only analyses of multiple spatial scales may detect the importance of the landscape context for local pollinator communities.","container-title":"Ecology","DOI":"10.1890/0012-9658(2002)083[1421:SDEOLC]2.0.CO;2","ISSN":"1939-9170","issue":"5","language":"en","note":"_eprint: https://onlinelibrary.wiley.com/doi/pdf/10.1890/0012-9658%282002%29083%5B1421%3ASDEOLC%5D2.0.CO%3B2","page":"1421-1432","source":"Wiley Online Library","title":"Scale-Dependent Effects of Landscape Context on Three Pollinator Guilds","volume":"83","author":[{"family":"Steffan-Dewenter","given":"Ingolf"},{"family":"Münzenberg","given":"Ute"},{"family":"Bürger","given":"Christof"},{"family":"Thies","given":"Carsten"},{"family":"Tscharntke","given":"Teja"}],"issued":{"date-parts":[["2002"]]}}}],"schema":"https://github.com/citation-style-language/schema/raw/master/csl-citation.json"} </w:instrText>
      </w:r>
      <w:r w:rsidR="005966D4">
        <w:fldChar w:fldCharType="separate"/>
      </w:r>
      <w:r w:rsidR="005966D4" w:rsidRPr="005966D4">
        <w:rPr>
          <w:rFonts w:cs="Times New Roman"/>
          <w:lang w:val="fr-CH"/>
        </w:rPr>
        <w:t>(Greenleaf et al., 2007; Jauker et al., 2009; Steffan-Dewenter et al., 2002)</w:t>
      </w:r>
      <w:r w:rsidR="005966D4">
        <w:fldChar w:fldCharType="end"/>
      </w:r>
      <w:r w:rsidR="005966D4" w:rsidRPr="005966D4">
        <w:rPr>
          <w:lang w:val="fr-CH"/>
        </w:rPr>
        <w:t xml:space="preserve">. </w:t>
      </w:r>
      <w:r w:rsidR="000C6B21">
        <w:t xml:space="preserve">We thus need to better understand the effect of landscape disturbance on the connectivity of pollinators </w:t>
      </w:r>
      <w:r w:rsidR="000C6B21">
        <w:fldChar w:fldCharType="begin"/>
      </w:r>
      <w:r w:rsidR="000C6B21">
        <w:instrText xml:space="preserve"> ADDIN ZOTERO_ITEM CSL_CITATION {"citationID":"NzpAPQxm","properties":{"formattedCitation":"(Taylor et al., 1993)","plainCitation":"(Taylor et al., 1993)","noteIndex":0},"citationItems":[{"id":6901,"uris":["http://zotero.org/users/4948104/items/BFQ7LBJK"],"itemData":{"id":6901,"type":"article-journal","container-title":"Oikos","DOI":"10.2307/3544927","ISSN":"00301299","issue":"3","journalAbbreviation":"Oikos","language":"en","page":"571","source":"DOI.org (Crossref)","title":"Connectivity Is a Vital Element of Landscape Structure","volume":"68","author":[{"family":"Taylor","given":"Philip D."},{"family":"Fahrig","given":"Lenore"},{"family":"Henein","given":"Kringen"},{"family":"Merriam","given":"Gray"}],"issued":{"date-parts":[["1993"]]}}}],"schema":"https://github.com/citation-style-language/schema/raw/master/csl-citation.json"} </w:instrText>
      </w:r>
      <w:r w:rsidR="000C6B21">
        <w:fldChar w:fldCharType="separate"/>
      </w:r>
      <w:r w:rsidR="000C6B21" w:rsidRPr="000C6B21">
        <w:rPr>
          <w:rFonts w:cs="Times New Roman"/>
        </w:rPr>
        <w:t>(Taylor et al., 1993)</w:t>
      </w:r>
      <w:r w:rsidR="000C6B21">
        <w:fldChar w:fldCharType="end"/>
      </w:r>
      <w:r w:rsidR="000C6B21">
        <w:t xml:space="preserve"> and</w:t>
      </w:r>
      <w:r w:rsidR="006F501D">
        <w:t xml:space="preserve"> the geographic scale at which </w:t>
      </w:r>
      <w:r w:rsidR="000C6B21">
        <w:t>mitigation</w:t>
      </w:r>
      <w:r w:rsidR="006F501D">
        <w:t xml:space="preserve"> measures should be implemented.</w:t>
      </w:r>
    </w:p>
    <w:p w14:paraId="7EB5C571" w14:textId="54259F3B" w:rsidR="006F501D" w:rsidRPr="001E1572" w:rsidRDefault="006C38B2" w:rsidP="006F501D">
      <w:r>
        <w:t>There is also little knowledge about dispersal ability for non-migratory hoverflies</w:t>
      </w:r>
      <w:r w:rsidR="00BA4EDB">
        <w:t xml:space="preserve">. </w:t>
      </w:r>
      <w:proofErr w:type="spellStart"/>
      <w:r w:rsidR="006F501D">
        <w:t>Schweiger</w:t>
      </w:r>
      <w:proofErr w:type="spellEnd"/>
      <w:r w:rsidR="006F501D">
        <w:t xml:space="preserve"> et al. (2007) assumed that hoverflies with large body sizes had high dispersal abilities. While </w:t>
      </w:r>
      <w:proofErr w:type="spellStart"/>
      <w:r w:rsidR="006F501D">
        <w:t>Rotheray</w:t>
      </w:r>
      <w:proofErr w:type="spellEnd"/>
      <w:r w:rsidR="006F501D">
        <w:t xml:space="preserve"> et al. (2014) recovered some H. </w:t>
      </w:r>
      <w:proofErr w:type="spellStart"/>
      <w:r w:rsidR="006F501D">
        <w:t>ferruginea</w:t>
      </w:r>
      <w:proofErr w:type="spellEnd"/>
      <w:r w:rsidR="006F501D">
        <w:t xml:space="preserve"> individuals at up to 5 km from the release site, during their normal foraging activity, hoverflies </w:t>
      </w:r>
      <w:r>
        <w:t xml:space="preserve">usually </w:t>
      </w:r>
      <w:r w:rsidR="006F501D">
        <w:t>move a few hundred met</w:t>
      </w:r>
      <w:r>
        <w:t xml:space="preserve">ers </w:t>
      </w:r>
      <w:r w:rsidR="006F501D">
        <w:t>and tall vegetation, bare soil (dirt tracks, asphalt roads or ploughed fields) can act as barriers</w:t>
      </w:r>
      <w:r w:rsidR="001E1572">
        <w:t xml:space="preserve"> </w:t>
      </w:r>
      <w:r w:rsidR="001E1572">
        <w:fldChar w:fldCharType="begin"/>
      </w:r>
      <w:r w:rsidR="008B17F5">
        <w:instrText xml:space="preserve"> ADDIN ZOTERO_ITEM CSL_CITATION {"citationID":"jgTO8U0M","properties":{"formattedCitation":"(L\\uc0\\u246{}vei et al., 1998; Wratten et al., 2003)","plainCitation":"(Lövei et al., 1998; Wratten et al., 2003)","noteIndex":0},"citationItems":[{"id":13252,"uris":["http://zotero.org/users/4948104/items/MFEBMH2X"],"itemData":{"id":13252,"type":"article-journal","abstract":"Abstract: Dispersal within agricultural fields and the effects of different barriers on between-field movement of the New Zealand hover fly Melanostoma fasciatum were studied using ingested pollen as markers. Hover flies did not generally disperse more than 20 m from the pollen source. Gravid females had no significant wind-directed movement pattern whereas males significantly flew downwind. Flies tended to avoid flying over barren land: a dirt track, an asphalt road or a ploughed field all seemed to hamper hover fly dispersal equally. The implications for spatial arrangement of the flowering strips to enhance the biocontrol potential of hover flies are discussed.","container-title":"Journal of Applied Entomology","DOI":"10.1111/j.1439-0418.1998.tb01471.x","ISSN":"1439-0418","issue":"1-5","language":"en","note":"_eprint: https://onlinelibrary.wiley.com/doi/pdf/10.1111/j.1439-0418.1998.tb01471.x","page":"115-120","source":"Wiley Online Library","title":"Dispersal and effects of barriers on the movement of the New Zealand hover fly Melanostoma fasciatum (Dipt., Syrphidae) on cultivated land","volume":"122","author":[{"family":"Lövei","given":"G. L."},{"family":"Macleod","given":"A."},{"family":"Hickman","given":"J. M."}],"issued":{"date-parts":[["1998"]]}}},{"id":13255,"uris":["http://zotero.org/users/4948104/items/RIUC7Z36"],"itemData":{"id":13255,"type":"article-journal","abstract":"Field boundaries play an important role as refuges, food sources and corridors for invertebrates and vertebrates, and increasing farmland fragmentation impacts on these functions. However, hedgerows and other structures can also impede dispersal by flying insects. The current work uses the pollen of Phacelia tanacetifolia in hover fly guts as a marker to assess hover fly movement in farm landscapes. In the United Kingdom and New Zealand, Phacelia pollen was found in the guts of Ephisyrphus balteatus and Metasyrphus corollae (United Kingdom) and Melanostoma fasciatum (New Zealand) at distances up to 200 m from the source, when there were no barriers between the flowers and the traps used to catch the flies. The rate of decline over distance in the proportion of flies containing pollen was similar for the two countries. The extent to which four replicated field boundary types impeded hover fly movement was tested using post-and-wire fences, lines of poplars (Populus spp.) with gaps, dense poplars and controls (no potential barriers). Phacelia was planted on one side of each boundary, and along the centre of the control plots. The relative presence of the pollen in flies on both sides of the barriers showed that both types of poplar boundary restricted the movement of the flies, but the fence had no effect. In a separate experiment, gravid females of M. fasciatum were captured at a greater height on a shade-cloth fence than were non-gravid females and males. The implications of this work include the functioning and persistence of metapopulations and the influence of field boundaries on population recovery of beneficial invertebrates following pesticide-induced mortality. If field boundaries contribute to a temporal asynchrony between pest and natural enemy populations, this needs to be considered along with the well-established roles of boundaries as refugia for, and sources of, beneficial arthropods.","container-title":"Oecologia","DOI":"10.1007/s00442-002-1128-9","ISSN":"1432-1939","issue":"4","journalAbbreviation":"Oecologia","language":"en","page":"605-611","source":"Springer Link","title":"Field boundaries as barriers to movement of hover flies (Diptera: Syrphidae) in cultivated land","title-short":"Field boundaries as barriers to movement of hover flies (Diptera","volume":"134","author":[{"family":"Wratten","given":"Steve D."},{"family":"Bowie","given":"Mike H."},{"family":"Hickman","given":"Janice M."},{"family":"Evans","given":"Alison M."},{"family":"Sedcole","given":"J. Richard"},{"family":"Tylianakis","given":"Jason M."}],"issued":{"date-parts":[["2003",3,1]]}}}],"schema":"https://github.com/citation-style-language/schema/raw/master/csl-citation.json"} </w:instrText>
      </w:r>
      <w:r w:rsidR="001E1572">
        <w:fldChar w:fldCharType="separate"/>
      </w:r>
      <w:r w:rsidR="001E1572" w:rsidRPr="001E1572">
        <w:rPr>
          <w:rFonts w:cs="Times New Roman"/>
          <w:szCs w:val="24"/>
        </w:rPr>
        <w:t>(Lövei et al., 1998; Wratten et al., 2003)</w:t>
      </w:r>
      <w:r w:rsidR="001E1572">
        <w:fldChar w:fldCharType="end"/>
      </w:r>
      <w:r w:rsidR="006F501D">
        <w:t>. Studies investigating hoverfly richness in relation to habitat patch isolation suggest that hoverflies are significantly impacted by habitat fragmentation</w:t>
      </w:r>
      <w:r w:rsidR="001E1572">
        <w:t xml:space="preserve"> </w:t>
      </w:r>
      <w:r w:rsidR="001E1572">
        <w:fldChar w:fldCharType="begin"/>
      </w:r>
      <w:r w:rsidR="008B17F5">
        <w:instrText xml:space="preserve"> ADDIN ZOTERO_ITEM CSL_CITATION {"citationID":"JjY8vHxz","properties":{"formattedCitation":"(Jauker et al., 2019; Moquet et al., 2018; Ouin et al., 2006)","plainCitation":"(Jauker et al., 2019; Moquet et al., 2018; Ouin et al., 2006)","noteIndex":0},"citationItems":[{"id":13264,"uris":["http://zotero.org/users/4948104/items/IJGB3LFI"],"itemData":{"id":13264,"type":"article-journal","abstract":"The risk of ecosystem function degradation with biodiversity loss has emerged as a major scientific concern in recent years. Possible relationships between taxonomic diversity and magnitude and stability of ecosystem processes build upon species' functional characteristics, which determine both susceptibility to environmental change and contribution to ecosystem properties. The functional diversity within communities thus provides a potential buffer against environmental disturbance, especially for properties emerging from interactions among species. In complex plant–pollinator networks, distantly related taxa spanning a great trait diversity shape network architecture. Here, we address the question of whether network properties are maintained after habitat loss by complementary contributions of phylogenetically distant pollinator taxa. We quantified contributions of wild bees and hoverflies to network structure (connectance, network specialization, specialization asymmetry) in 32 calcareous grassland fragments varying in size. Although hoverflies are often regarded less susceptible to environmental change than wild bees, species richness of both taxa was similarly affected by habitat loss. The associated loss of 80% of interactions resulted in small and tightly connected networks, which was more strongly attributed to wild bee loss than hoverfly loss. Networks in small fragments were less specialized due to equivalent losses of species and interactions in both pollinators and plants. Because wild bee and hoverfly loss contributed similarly to declining network specialization, we conclude that trait diversity among distantly related pollinators does not necessarily provide insurance against functional homogenization during community disassembly following habitat loss.","container-title":"Ecology","DOI":"10.1002/ecy.2569","ISSN":"1939-9170","issue":"2","language":"en","note":"_eprint: https://onlinelibrary.wiley.com/doi/pdf/10.1002/ecy.2569","page":"e02569","source":"Wiley Online Library","title":"Partitioning wild bee and hoverfly contributions to plant–pollinator network structure in fragmented habitats","volume":"100","author":[{"family":"Jauker","given":"Frank"},{"family":"Jauker","given":"Birgit"},{"family":"Grass","given":"Ingo"},{"family":"Steffan-Dewenter","given":"Ingolf"},{"family":"Wolters","given":"Volkmar"}],"issued":{"date-parts":[["2019"]]}}},{"id":13261,"uris":["http://zotero.org/users/4948104/items/GJCEXFR4"],"itemData":{"id":13261,"type":"article-journal","abstract":"Accumulating evidence shows that landscape fragmentation drives the observed worldwide decline in populations of pollinators, particularly in species of Lepidoptera and Hymenoptera. However, Little is known about the effects of landscape fragmentation on hoverfly (Diptera, Syrphidae) communities. Hoverflies provide varied ecosystem services: larvae contribute to waste decomposition (saprophagous species) and pest control (aphidophagous species), and adults pollinate a wide range of flowers. To determine how the diversity and quantity of resources for larvae and adults affect hoverfly abundance and species richness at three spatial scales, we recorded insect visitors of five target plant species in Belgian heathlands, habitats that have decreased considerably due to human activities. Hoverflies represented the most abundant visitors on two plant species, and the second most abundant visitors (after bumblebees) on the other target plant species. A large proportion of hoverflies observed were aphidophagous species associated with coniferous and deciduous forests. Resources for the larvae and floral resources for the adults influenced interactions among hoverflies and plants, but acted at different scales: larval habitat availability (distance to larval habitat) was relevant at the landscape scale, whereas adult resource availability (floral density) was relevant at the plot scale. Hoverfly abundance and species richness decreased with distance to larval habitat but increased with floral density. Moreover, landscape structure and composition had different effects according to hoverfly ecological traits. Landscape composition influenced aphidophagous but not saprophagous hoverflies, in that their abundance and species richness decreased with distance to forests. Maintenance of the interactions between plants and their hoverfly visitors requires complementary resources at both landscape and local scales.","container-title":"Insect Conservation and Diversity","DOI":"10.1111/icad.12245","ISSN":"1752-4598","issue":"1","language":"en","note":"_eprint: https://onlinelibrary.wiley.com/doi/pdf/10.1111/icad.12245","page":"72-87","source":"Wiley Online Library","title":"Conservation of hoverflies (Diptera, Syrphidae) requires complementary resources at the landscape and local scales","volume":"11","author":[{"family":"Moquet","given":"Laura"},{"family":"Laurent","given":"Estelle"},{"family":"Bacchetta","given":"Rossana"},{"family":"Jacquemart","given":"Anne-Laure"}],"issued":{"date-parts":[["2018"]]}}},{"id":13258,"uris":["http://zotero.org/users/4948104/items/4XAJH3S6"],"itemData":{"id":13258,"type":"article-journal","container-title":"Ecography","DOI":"10.1111/j.2006.0906-7590.04135.x","ISSN":"09067590","issue":"2","journalAbbreviation":"Ecography","language":"en","page":"183-190","source":"DOI.org (Crossref)","title":"The species-area relationship in the hoverfly (Diptera, Syrphidae) communities of forest fragments in southern France","volume":"29","author":[{"family":"Ouin","given":"Annie"},{"family":"Sarthou","given":"Jean-Pierre"},{"family":"Bouyjou","given":"Bernard"},{"family":"Deconchat","given":"Marc"},{"family":"Lacombe","given":"Jean-Paul"},{"family":"Monteil","given":"Claude"}],"issued":{"date-parts":[["2006",4]]}}}],"schema":"https://github.com/citation-style-language/schema/raw/master/csl-citation.json"} </w:instrText>
      </w:r>
      <w:r w:rsidR="001E1572">
        <w:fldChar w:fldCharType="separate"/>
      </w:r>
      <w:r w:rsidR="001E1572" w:rsidRPr="001E1572">
        <w:rPr>
          <w:rFonts w:cs="Times New Roman"/>
        </w:rPr>
        <w:t>(Jauker et al., 2019; Moquet et al., 2018; Ouin et al., 2006)</w:t>
      </w:r>
      <w:r w:rsidR="001E1572">
        <w:fldChar w:fldCharType="end"/>
      </w:r>
      <w:r w:rsidR="001E1572">
        <w:t>.</w:t>
      </w:r>
      <w:r w:rsidR="006F501D" w:rsidRPr="001E1572">
        <w:t xml:space="preserve"> </w:t>
      </w:r>
      <w:r>
        <w:t xml:space="preserve">Other studies, however, have highlighted the high dispersal ability of some hoverfly species. </w:t>
      </w:r>
    </w:p>
    <w:p w14:paraId="6D060A35" w14:textId="2887DF08" w:rsidR="006F501D" w:rsidRDefault="006F501D" w:rsidP="006F501D">
      <w:r w:rsidRPr="003E34C1">
        <w:rPr>
          <w:b/>
        </w:rPr>
        <w:t>There are only very few studies that use genetic methods to investigate the effect of habitat fragmentation on dispersal of insect pollinators, particularly at the landscape scale.</w:t>
      </w:r>
      <w:r>
        <w:t xml:space="preserve"> </w:t>
      </w:r>
      <w:r w:rsidR="000C470D" w:rsidRPr="000C470D">
        <w:t xml:space="preserve">Molecular genetic methods are powerful tools to investigate the effect of fragmentation on target species where dispersal capability </w:t>
      </w:r>
      <w:proofErr w:type="gramStart"/>
      <w:r w:rsidR="000C470D" w:rsidRPr="000C470D">
        <w:t>cannot be studied</w:t>
      </w:r>
      <w:proofErr w:type="gramEnd"/>
      <w:r w:rsidR="000C470D" w:rsidRPr="000C470D">
        <w:t xml:space="preserve"> directly, or only with great difficulty. </w:t>
      </w:r>
      <w:r>
        <w:t>Studies on hoverflies either looked at large spatial scales and/or did not statistically evaluate the effect of environmental features on dispersal</w:t>
      </w:r>
      <w:r w:rsidR="00CC245F">
        <w:t xml:space="preserve"> </w:t>
      </w:r>
      <w:r w:rsidR="00CC245F">
        <w:fldChar w:fldCharType="begin"/>
      </w:r>
      <w:r w:rsidR="008B17F5">
        <w:instrText xml:space="preserve"> ADDIN ZOTERO_ITEM CSL_CITATION {"citationID":"nWaFNrDc","properties":{"formattedCitation":"(Raymond et al., 2013; Schauer et al., 2018)","plainCitation":"(Raymond et al., 2013; Schauer et al., 2018)","noteIndex":0},"citationItems":[{"id":13286,"uris":["http://zotero.org/users/4948104/items/NAMRP6G3"],"itemData":{"id":13286,"type":"article-journal","abstract":"Population structure of pests and beneficial species is an important issue when designing management strategies to optimize ecosystem services. In this study, we investigated for the first time the population structure at a continental scale of two migratory species of hoverflies providing both pest regulation and pollination services [Episyrphus balteatus and Sphaerophoria scripta (Diptera: Syrphidae)]. To achieve this objective, we used two sets of 12 species-specific microsatellite markers on a large-scale sampling from all over Europe. Our findings showed a high level of genetic mixing resulting in a lack of genetic differentiation at a continental scale and a great genetic diversity in the two species. All the pairwise FST values between European localities were less 0.05 in the two species. These low values reflect a large-scale genetic mixing probably caused by the existence of frequent migratory movements in the two species. Mantel tests revealed isolation-by-distance pattern on the East–West axis, but not on the North–South axis. This isolation-by-distance pattern confirms the existence of North–South migratory movements in both directions and suggests an important step by step dispersal. Population features shown by this study are common in invasive species and pests, but are not often observed in beneficial species. They reflect great colonization abilities and a high adaptive potential when dealing with a changing environment. Our results highlight the two studied species as particularly interesting beneficial insects for pollination and pest predation in the current context of global change.","container-title":"Molecular Ecology","DOI":"10.1111/mec.12483","ISSN":"1365-294X","issue":"21","language":"en","note":"_eprint: https://onlinelibrary.wiley.com/doi/pdf/10.1111/mec.12483","page":"5329-5339","source":"Wiley Online Library","title":"Migration and dispersal may drive to high genetic variation and significant genetic mixing: the case of two agriculturally important, continental hoverflies (Episyrphus balteatus and Sphaerophoria scripta)","title-short":"Migration and dispersal may drive to high genetic variation and significant genetic mixing","volume":"22","author":[{"family":"Raymond","given":"Lucie"},{"family":"Plantegenest","given":"Manuel"},{"family":"Vialatte","given":"Aude"}],"issued":{"date-parts":[["2013"]]}}},{"id":13284,"uris":["http://zotero.org/users/4948104/items/IGGPBPGH"],"itemData":{"id":13284,"type":"article-journal","abstract":"Dispersal is a key trait of species enabling gene flow among populations. For species persistence dispersal may therefore be crucial especially in a patchy or changing environment. Tree hollows are a patchy habitat as their number is locally limited and in addition to that, habitat quality of tree hollows differs. Both factors are important for colonization by saproxylic insects as species may be specialized on a particular age or quality of a tree hollow and may be dispersal-limited. Intensive forest management may further decrease the number of tree hollows and increase distances between them, if trees with hollows are removed. However, not much is known about the dispersal abilities of most saproxylic species, even though such knowledge could improve conservation efforts. To investigate the genetic population structure of saproxylic species, we collected saproxylic organisms with emergence traps from 40 hollows in beech trees in a managed forest in Germany (approximately 14×14km). We focused on three threatened species, one coleopteran and two dipteran (Anaspis ruficollis, Scraptiidae; Criorhina floccosa, Syrphidae; Xylomya maculata, Xylomyidae) emerging from our tree hollows. Microsatellite analysis was used to assess gene flow among tree hollows and population genetic structure. In contrast to other studies reporting limited dispersal in saproxylic insects, we found no indication for restricted gene flow in all three species investigated. However, we studied relatively abundant species and our study site may not have been large enough to detect genetic substructure. This study indicates that the amount and quality of a suitable habitat may at least in some cases be more limiting than the physical ability to disperse.","container-title":"Basic and Applied Ecology","DOI":"10.1016/j.baae.2018.01.005","ISSN":"1439-1791","journalAbbreviation":"Basic and Applied Ecology","language":"en","page":"26-38","source":"ScienceDirect","title":"Dispersal limitation of saproxylic insects in a managed forest? A population genetics approach","title-short":"Dispersal limitation of saproxylic insects in a managed forest?","volume":"32","author":[{"family":"Schauer","given":"Bastian"},{"family":"Bong","given":"Jaqueline"},{"family":"Popp","given":"Christian"},{"family":"Obermaier","given":"Elisabeth"},{"family":"Feldhaar","given":"Heike"}],"issued":{"date-parts":[["2018",11,1]]}}}],"schema":"https://github.com/citation-style-language/schema/raw/master/csl-citation.json"} </w:instrText>
      </w:r>
      <w:r w:rsidR="00CC245F">
        <w:fldChar w:fldCharType="separate"/>
      </w:r>
      <w:r w:rsidR="00CC245F" w:rsidRPr="00CC245F">
        <w:rPr>
          <w:rFonts w:cs="Times New Roman"/>
        </w:rPr>
        <w:t>(Raymond et al., 2013; Schauer et al., 2018)</w:t>
      </w:r>
      <w:r w:rsidR="00CC245F">
        <w:fldChar w:fldCharType="end"/>
      </w:r>
      <w:r>
        <w:t xml:space="preserve">. Nevertheless, the results from work on </w:t>
      </w:r>
      <w:proofErr w:type="spellStart"/>
      <w:r>
        <w:t>Apiformes</w:t>
      </w:r>
      <w:proofErr w:type="spellEnd"/>
      <w:r>
        <w:t xml:space="preserve"> suggest that even good dispersers </w:t>
      </w:r>
      <w:proofErr w:type="gramStart"/>
      <w:r>
        <w:t>can be impacted</w:t>
      </w:r>
      <w:proofErr w:type="gramEnd"/>
      <w:r>
        <w:t xml:space="preserve"> by habitat fragmentation. Bumblebee (Bombus) species normally exhibit </w:t>
      </w:r>
      <w:r w:rsidR="00E75E79">
        <w:t xml:space="preserve">very </w:t>
      </w:r>
      <w:r>
        <w:t xml:space="preserve">little genetic structure at smaller spatial scales </w:t>
      </w:r>
      <w:r w:rsidR="00222549">
        <w:fldChar w:fldCharType="begin"/>
      </w:r>
      <w:r w:rsidR="008B17F5">
        <w:instrText xml:space="preserve"> ADDIN ZOTERO_ITEM CSL_CITATION {"citationID":"slPTyu5Y","properties":{"formattedCitation":"(Dreier et al., 2014; Lozier et al., 2011)","plainCitation":"(Dreier et al., 2014; Lozier et al., 2011)","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292,"uris":["http://zotero.org/users/4948104/items/94FCDJN5"],"itemData":{"id":13292,"type":"article-journal","abstract":"The increasing evidence for population declines in bumble bee (Bombus) species worldwide has accelerated research efforts to explain losses in these important pollinators. In North America, a number of once widespread Bombus species have suffered serious reductions in range and abundance, although other species remain healthy. To examine whether declining and stable species exhibit different levels of genetic diversity or population fragmentation, we used microsatellite markers to genotype populations sampled across the geographic distributions of two declining (Bombus occidentalis and Bombus pensylvanicus) and four stable (Bombus bifarius; Bombus vosnesenskii; Bombus impatiens and Bombus bimaculatus) Bombus species. Populations of declining species generally have reduced levels of genetic diversity throughout their range compared to codistributed stable species. Genetic diversity can be affected by overall range size and degree of isolation of local populations, potentially confounding comparisons among species in some cases. We find no evidence for consistent differences in gene flow among stable and declining species, with all species exhibiting weak genetic differentiation over large distances (e.g. &gt;1000 km). Populations on islands and at high elevations experience relatively strong genetic drift, suggesting that some conditions lead to genetic isolation in otherwise weakly differentiated species. B. occidentalis and B. bifarius exhibit stronger genetic differentiation than the other species, indicating greater phylogeographic structure consistent with their broader geographic distributions across topographically complex regions of western North America. Screening genetic diversity in North American Bombus should prove useful for identifying species that warrant monitoring, and developing management strategies that promote high levels of gene flow will be a key component in efforts to maintain healthy populations.","container-title":"Molecular Ecology","DOI":"10.1111/j.1365-294X.2011.05314.x","ISSN":"1365-294X","issue":"23","language":"en","note":"_eprint: https://onlinelibrary.wiley.com/doi/pdf/10.1111/j.1365-294X.2011.05314.x","page":"4870-4888","source":"Wiley Online Library","title":"Patterns of range-wide genetic variation in six North American bumble bee (Apidae: Bombus) species","title-short":"Patterns of range-wide genetic variation in six North American bumble bee (Apidae","volume":"20","author":[{"family":"Lozier","given":"Jeffrey D."},{"family":"Strange","given":"James P."},{"family":"Stewart","given":"Isaac J."},{"family":"Cameron","given":"Sydney A."}],"issued":{"date-parts":[["2011"]]}}}],"schema":"https://github.com/citation-style-language/schema/raw/master/csl-citation.json"} </w:instrText>
      </w:r>
      <w:r w:rsidR="00222549">
        <w:fldChar w:fldCharType="separate"/>
      </w:r>
      <w:r w:rsidR="00222549" w:rsidRPr="00222549">
        <w:rPr>
          <w:rFonts w:cs="Times New Roman"/>
        </w:rPr>
        <w:t>(Dreier et al., 2014; Lozier et al., 2011)</w:t>
      </w:r>
      <w:r w:rsidR="00222549">
        <w:fldChar w:fldCharType="end"/>
      </w:r>
      <w:r w:rsidR="00E75E79">
        <w:t>, and sometimes even at very large scales</w:t>
      </w:r>
      <w:r w:rsidR="00FA04FD">
        <w:t xml:space="preserve"> </w:t>
      </w:r>
      <w:r>
        <w:t xml:space="preserve">. </w:t>
      </w:r>
      <w:r w:rsidR="00E75E79">
        <w:t>However, i</w:t>
      </w:r>
      <w:r>
        <w:t xml:space="preserve">mpervious cover associated with built-up areas significantly limited gene flow in a North American </w:t>
      </w:r>
      <w:r w:rsidR="00BE187D">
        <w:t>bumblebee</w:t>
      </w:r>
      <w:r w:rsidR="00E75E79">
        <w:t xml:space="preserve"> </w:t>
      </w:r>
      <w:r w:rsidR="00E75E79">
        <w:fldChar w:fldCharType="begin"/>
      </w:r>
      <w:r w:rsidR="008B17F5">
        <w:instrText xml:space="preserve"> ADDIN ZOTERO_ITEM CSL_CITATION {"citationID":"09Y3rbWk","properties":{"formattedCitation":"(Jha and Kremen, 2013)","plainCitation":"(Jha and Kremen, 2013)","noteIndex":0},"citationItems":[{"id":13299,"uris":["http://zotero.org/users/4948104/items/YTF334JC"],"itemData":{"id":13299,"type":"article-journal","abstract":"Potential declines in native pollinator communities and increased reliance on pollinator-dependent crops have raised concerns about native pollinator conservation and dispersal across human-altered landscapes. Bumble bees are one of the most effective native pollinators and are often the first to be extirpated in human-altered habitats, yet little is known about how bumble bees move across fine spatial scales and what landscapes promote or limit their gene flow. In this study, we examine regional genetic differentiation and fine-scale relatedness patterns of the yellow-faced bumble bee, Bombus vosnesenskii, to investigate how current and historic habitat composition impact gene flow. We conducted our study across a landscape mosaic of natural, agricultural and urban/suburban habitats, and we show that B. vosnesenskii exhibits low but significant levels of differentiation across the study system (FST = 0.019, Dest = 0.049). Most importantly, we reveal significant relationships between pairwise FST and resistance models created from contemporary land use maps. Specifically, B. vosnesenskii gene flow is most limited by commercial, industrial and transportation-related impervious cover. Finally, our fine-scale analysis reveals significant but declining relatedness between individuals at the 1–9 km spatial scale, most likely due to local queen dispersal. Overall, our results indicate that B. vosnesenskii exhibits considerable local dispersal and that regional gene flow is significantly limited by impervious cover associated with urbanization.","container-title":"Molecular Ecology","DOI":"10.1111/mec.12275","ISSN":"1365-294X","issue":"9","language":"en","note":"_eprint: https://onlinelibrary.wiley.com/doi/pdf/10.1111/mec.12275","page":"2483-2495","source":"Wiley Online Library","title":"Urban land use limits regional bumble bee gene flow","volume":"22","author":[{"family":"Jha","given":"Shalene"},{"family":"Kremen","given":"C."}],"issued":{"date-parts":[["2013"]]}}}],"schema":"https://github.com/citation-style-language/schema/raw/master/csl-citation.json"} </w:instrText>
      </w:r>
      <w:r w:rsidR="00E75E79">
        <w:fldChar w:fldCharType="separate"/>
      </w:r>
      <w:r w:rsidR="00E75E79" w:rsidRPr="00E75E79">
        <w:rPr>
          <w:rFonts w:cs="Times New Roman"/>
        </w:rPr>
        <w:t xml:space="preserve">(Jha and </w:t>
      </w:r>
      <w:r w:rsidR="00E75E79" w:rsidRPr="00E75E79">
        <w:rPr>
          <w:rFonts w:cs="Times New Roman"/>
        </w:rPr>
        <w:lastRenderedPageBreak/>
        <w:t>Kremen, 2013)</w:t>
      </w:r>
      <w:r w:rsidR="00E75E79">
        <w:fldChar w:fldCharType="end"/>
      </w:r>
      <w:r>
        <w:t>. Even at larger spatial scale</w:t>
      </w:r>
      <w:r w:rsidR="00FA04FD">
        <w:t>s</w:t>
      </w:r>
      <w:r>
        <w:t xml:space="preserve">, </w:t>
      </w:r>
      <w:r w:rsidR="00FA04FD">
        <w:t xml:space="preserve">urban areas can be </w:t>
      </w:r>
      <w:r>
        <w:t xml:space="preserve">a substantial gene flow barrier for </w:t>
      </w:r>
      <w:r w:rsidR="00FA04FD">
        <w:t xml:space="preserve">rare pollinators </w:t>
      </w:r>
      <w:r w:rsidR="00FA04FD">
        <w:fldChar w:fldCharType="begin"/>
      </w:r>
      <w:r w:rsidR="008B17F5">
        <w:instrText xml:space="preserve"> ADDIN ZOTERO_ITEM CSL_CITATION {"citationID":"aRZ6wL3I","properties":{"formattedCitation":"(Davis et al., 2010)","plainCitation":"(Davis et al., 2010)","noteIndex":0},"citationItems":[{"id":13302,"uris":["http://zotero.org/users/4948104/items/KPNTXIFY"],"itemData":{"id":13302,"type":"article-journal","abstract":"Globally, there is concern over the decline of bees, an ecologically important group of pollinating insects. Genetic studies provide insights into population structure that are crucial for conservation management but that would be impossible to obtain by conventional ecological methods. Yet conservation genetic studies of bees have primarily focussed on social species rather than the more species-rich solitary bees. Here, we investigate the population structure of Colletes floralis, a rare and threatened solitary mining bee, in Ireland and Scotland using nine microsatellite loci. Genetic diversity was surprisingly as high in Scottish (Hebridean island) populations at the extreme northwestern edge of the species range as in mainland Irish populations further south. Extremely high genetic differentiation among populations was detected; multilocus FST was up to 0.53, and and Dest were even higher (maximum: 0.85 and 1.00, respectively). A pattern of isolation by distance was evident for sites separated by land. Water appears to act as a substantial barrier to gene flow yet sites separated by sea did not exhibit isolation by distance. C. floralis populations are extremely isolated and probably not in regional migration-drift equilibrium. GIS-based landscape genetic analysis reveals urban areas as a potential and substantial barrier to gene flow. Our results highlight the need for urgent site-specific management action to halt the decline of this and potentially other rare solitary bees.","container-title":"Molecular Ecology","DOI":"10.1111/j.1365-294X.2010.04868.x","ISSN":"1365-294X","issue":"22","language":"en","note":"_eprint: https://onlinelibrary.wiley.com/doi/pdf/10.1111/j.1365-294X.2010.04868.x","page":"4922-4935","source":"Wiley Online Library","title":"Landscape effects on extremely fragmented populations of a rare solitary bee, Colletes floralis","volume":"19","author":[{"family":"Davis","given":"Emily S."},{"family":"Murray","given":"Tomás E."},{"family":"Fitzpatrick","given":"Úna"},{"family":"Brown","given":"Mark J. F."},{"family":"Paxton","given":"Robert J."}],"issued":{"date-parts":[["2010"]]}}}],"schema":"https://github.com/citation-style-language/schema/raw/master/csl-citation.json"} </w:instrText>
      </w:r>
      <w:r w:rsidR="00FA04FD">
        <w:fldChar w:fldCharType="separate"/>
      </w:r>
      <w:r w:rsidR="00FA04FD" w:rsidRPr="00FA04FD">
        <w:rPr>
          <w:rFonts w:cs="Times New Roman"/>
        </w:rPr>
        <w:t>(Davis et al., 2010)</w:t>
      </w:r>
      <w:r w:rsidR="00FA04FD">
        <w:fldChar w:fldCharType="end"/>
      </w:r>
      <w:r>
        <w:t>.</w:t>
      </w:r>
    </w:p>
    <w:p w14:paraId="72919E24" w14:textId="79A4E215" w:rsidR="009B4D8A" w:rsidRDefault="003F3CD1" w:rsidP="006F501D">
      <w:r w:rsidRPr="003E34C1">
        <w:rPr>
          <w:b/>
        </w:rPr>
        <w:t>Because</w:t>
      </w:r>
      <w:r w:rsidR="006F501D" w:rsidRPr="003E34C1">
        <w:rPr>
          <w:b/>
        </w:rPr>
        <w:t xml:space="preserve"> of demographic growth, land use change for new infrastructure and urban development </w:t>
      </w:r>
      <w:proofErr w:type="gramStart"/>
      <w:r w:rsidR="006F501D" w:rsidRPr="003E34C1">
        <w:rPr>
          <w:b/>
        </w:rPr>
        <w:t>is expected</w:t>
      </w:r>
      <w:proofErr w:type="gramEnd"/>
      <w:r w:rsidR="006F501D" w:rsidRPr="003E34C1">
        <w:rPr>
          <w:b/>
        </w:rPr>
        <w:t xml:space="preserve"> to be considerable.</w:t>
      </w:r>
      <w:r w:rsidR="006F501D">
        <w:t xml:space="preserve"> This, in turn, will lead to further loss and fragmentation of natural and semi-natural habitats </w:t>
      </w:r>
      <w:r w:rsidR="007B1CEE">
        <w:fldChar w:fldCharType="begin"/>
      </w:r>
      <w:r w:rsidR="007B1CEE">
        <w:instrText xml:space="preserve"> ADDIN ZOTERO_ITEM CSL_CITATION {"citationID":"xikMOZQ5","properties":{"formattedCitation":"(Jaeger et al., 2016)","plainCitation":"(Jaeger et al., 2016)","noteIndex":0},"citationItems":[{"id":13390,"uris":["http://zotero.org/users/4948104/items/5RYEGEYG"],"itemData":{"id":13390,"type":"chapter","container-title":"European Landscape Dynamics","event-place":"Boca Raton, Florida, USA","ISBN":"978-1-315-37286-0","language":"en","page":"42","publisher":"CRC press","publisher-place":"Boca Raton, Florida, USA","source":"Zotero","title":"Landscape Fragmentation in Europe","author":[{"family":"Jaeger","given":"Jochen A G"},{"family":"Soukup","given":"Tomas"},{"family":"Schwick","given":"Christian"},{"family":"Madriñán","given":"Luis F"},{"family":"Kienast","given":"Felix"}],"issued":{"date-parts":[["2016"]]}}}],"schema":"https://github.com/citation-style-language/schema/raw/master/csl-citation.json"} </w:instrText>
      </w:r>
      <w:r w:rsidR="007B1CEE">
        <w:fldChar w:fldCharType="separate"/>
      </w:r>
      <w:r w:rsidR="007B1CEE" w:rsidRPr="007B1CEE">
        <w:rPr>
          <w:rFonts w:cs="Times New Roman"/>
        </w:rPr>
        <w:t>(Jaeger et al., 2016)</w:t>
      </w:r>
      <w:r w:rsidR="007B1CEE">
        <w:fldChar w:fldCharType="end"/>
      </w:r>
      <w:r w:rsidR="006F501D">
        <w:t xml:space="preserve">. </w:t>
      </w:r>
      <w:r w:rsidR="005A64CB">
        <w:t xml:space="preserve">CHECK PROPOSAL. </w:t>
      </w:r>
      <w:r w:rsidR="00C604D5">
        <w:t xml:space="preserve">Cologne is the </w:t>
      </w:r>
      <w:r w:rsidR="00C604D5" w:rsidRPr="00C604D5">
        <w:t xml:space="preserve">fourth-most populous city </w:t>
      </w:r>
      <w:r w:rsidR="00C604D5">
        <w:t xml:space="preserve">in Germany and recently commissioned a major inventory of pollinators </w:t>
      </w:r>
      <w:r w:rsidR="00C604D5">
        <w:fldChar w:fldCharType="begin"/>
      </w:r>
      <w:r w:rsidR="00C604D5">
        <w:instrText xml:space="preserve"> ADDIN ZOTERO_ITEM CSL_CITATION {"citationID":"HU0ZLRgD","properties":{"formattedCitation":"(Stadt K\\uc0\\u246{}ln, 2022)","plainCitation":"(Stadt Köln, 2022)","noteIndex":0},"citationItems":[{"id":13600,"uris":["http://zotero.org/users/4948104/items/FA3X7TGC"],"itemData":{"id":13600,"type":"webpage","abstract":"Das Insektensterben kann zu ähnlich großen Problemen führen wie der Klimawandel. Deshalb sind Maßnahmen erforderlich.","language":"de","title":"Insektenschutz","URL":"https://www.stadt-koeln.de/leben-in-koeln/klima-umwelt-tiere/insektenschutz","author":[{"literal":"Stadt Köln"}],"accessed":{"date-parts":[["2022",9,16]]},"issued":{"date-parts":[["2022",9,16]]}}}],"schema":"https://github.com/citation-style-language/schema/raw/master/csl-citation.json"} </w:instrText>
      </w:r>
      <w:r w:rsidR="00C604D5">
        <w:fldChar w:fldCharType="separate"/>
      </w:r>
      <w:r w:rsidR="00C604D5" w:rsidRPr="00C604D5">
        <w:rPr>
          <w:rFonts w:cs="Times New Roman"/>
          <w:szCs w:val="24"/>
        </w:rPr>
        <w:t>(Stadt Köln, 2022)</w:t>
      </w:r>
      <w:r w:rsidR="00C604D5">
        <w:fldChar w:fldCharType="end"/>
      </w:r>
      <w:r w:rsidR="00AB1444">
        <w:t>, notably stimulated recent findings about country-wide</w:t>
      </w:r>
      <w:r w:rsidR="005A64CB">
        <w:t xml:space="preserve">. </w:t>
      </w:r>
      <w:r w:rsidR="006F501D">
        <w:t xml:space="preserve">Luxembourg has </w:t>
      </w:r>
      <w:r w:rsidR="00BD497B">
        <w:t>recognized</w:t>
      </w:r>
      <w:r w:rsidR="006F501D">
        <w:t xml:space="preserve"> that habitat loss and fragmentation are threatening its biodiversity in general and insect pollinators in particular</w:t>
      </w:r>
      <w:r w:rsidR="00AB1444">
        <w:t xml:space="preserve"> </w:t>
      </w:r>
      <w:r w:rsidR="00AB1444">
        <w:fldChar w:fldCharType="begin"/>
      </w:r>
      <w:r w:rsidR="00AB1444">
        <w:instrText xml:space="preserve"> ADDIN ZOTERO_ITEM CSL_CITATION {"citationID":"uYa4enFN","properties":{"formattedCitation":"(Minist\\uc0\\u232{}re de l\\uc0\\u8217{}Environnement, du Climat et du D\\uc0\\u233{}veloppement durable, 2022)","plainCitation":"(Ministère de l’Environnement, du Climat et du Développement durable, 2022)","noteIndex":0},"citationItems":[{"id":13602,"uris":["http://zotero.org/users/4948104/items/J7WSDFDH"],"itemData":{"id":13602,"type":"webpage","abstract":"Le plan national d’actions pour la préservation des insectes pollinisateurs au Luxembourg - une approche participative.\nDen nationalen Aktiounsplang fir de\nSchutz vun de Bestëbser-Insekten zu Lëtzebuerg - eng participativ Approche.","container-title":"Plan Pollinisateurs","language":"lb","title":"Plan Pollinisateurs Luxembourg","URL":"https://www.planpollinisateurs.lu","author":[{"literal":"Ministère de l'Environnement, du Climat et du Développement durable"}],"accessed":{"date-parts":[["2022",9,16]]},"issued":{"date-parts":[["2022",9,16]]}}}],"schema":"https://github.com/citation-style-language/schema/raw/master/csl-citation.json"} </w:instrText>
      </w:r>
      <w:r w:rsidR="00AB1444">
        <w:fldChar w:fldCharType="separate"/>
      </w:r>
      <w:r w:rsidR="00AB1444" w:rsidRPr="00AB1444">
        <w:rPr>
          <w:rFonts w:cs="Times New Roman"/>
          <w:szCs w:val="24"/>
        </w:rPr>
        <w:t>(Ministère de l’Environnement, du Climat et du Développement durable, 2022)</w:t>
      </w:r>
      <w:r w:rsidR="00AB1444">
        <w:fldChar w:fldCharType="end"/>
      </w:r>
      <w:r w:rsidR="006F501D">
        <w:t xml:space="preserve">. Key strategies to counteract the negative effects of habitat fragmentation include the design of a network of ecological corridors as well as land set-a-side to support pollinators within the agricultural landscape. In order for these mitigating measures to be successful, however, it is important to understand the functional connectivity of the landscape from the viewpoint of the pollinator </w:t>
      </w:r>
      <w:r w:rsidR="00A70415">
        <w:fldChar w:fldCharType="begin"/>
      </w:r>
      <w:r w:rsidR="008B17F5">
        <w:instrText xml:space="preserve"> ADDIN ZOTERO_ITEM CSL_CITATION {"citationID":"WJjGesSR","properties":{"formattedCitation":"(Dreier et al., 2014; Rands, 2014)","plainCitation":"(Dreier et al., 2014; Rands, 2014)","noteIndex":0},"citationItems":[{"id":13294,"uris":["http://zotero.org/users/4948104/items/NIER6PFX"],"itemData":{"id":13294,"type":"article-journal","abstract":"Land-use changes have threatened populations of many insect pollinators, including bumble bees. Patterns of dispersal and gene flow are key determinants of species' ability to respond to land-use change, but have been little investigated at a fine scale (&lt;10 km) in bumble bees. Using microsatellite markers, we determined the fine-scale spatial genetic structure of populations of four common Bombus species (B. terrestris, B. lapidarius, B. pascuorum and B. hortorum) and one declining species (B. ruderatus) in an agricultural landscape in Southern England, UK. The study landscape contained sown flower patches representing agri-environment options for pollinators. We found that, as expected, the B. ruderatus population was characterized by relatively low heterozygosity, number of alleles and colony density. Across all species, inbreeding was absent or present but weak (FIS = 0.01–0.02). Using queen genotypes reconstructed from worker sibships and colony locations estimated from the positions of workers within these sibships, we found that significant isolation by distance was absent in B. lapidarius, B. hortorum and B. ruderatus. In B. terrestris and B. pascuorum, it was present but weak; for example, in these two species, expected relatedness of queens founding colonies 1 m apart was 0.02. These results show that bumble bee populations exhibit low levels of spatial genetic structure at fine spatial scales, most likely because of ongoing gene flow via widespread queen dispersal. In addition, the results demonstrate the potential for agri-environment scheme conservation measures to facilitate fine-scale gene flow by creating a more even distribution of suitable habitats across landscapes.","container-title":"Molecular Ecology","DOI":"10.1111/mec.12823","ISSN":"1365-294X","issue":"14","language":"en","note":"_eprint: https://onlinelibrary.wiley.com/doi/pdf/10.1111/mec.12823","page":"3384-3395","source":"Wiley Online Library","title":"Fine-scale spatial genetic structure of common and declining bumble bees across an agricultural landscape","volume":"23","author":[{"family":"Dreier","given":"Stephanie"},{"family":"Redhead","given":"John W."},{"family":"Warren","given":"Ian A."},{"family":"Bourke","given":"Andrew F. G."},{"family":"Heard","given":"Matthew S."},{"family":"Jordan","given":"William C."},{"family":"Sumner","given":"Seirian"},{"family":"Wang","given":"Jinliang"},{"family":"Carvell","given":"Claire"}],"issued":{"date-parts":[["2014"]]}}},{"id":13304,"uris":["http://zotero.org/users/4948104/items/89DFKIAQ"],"itemData":{"id":13304,"type":"article-journal","abstract":"Pollinator decline has been linked to landscape change, through both habitat fragmentation and the loss of habitat suitable for the pollinators to live within. One method for exploring why landscape change should affect pollinator populations is to combine individual-level behavioural ecological techniques with larger-scale landscape ecology. A modelling framework is described that uses spatially-explicit individual-based models to explore the effects of individual behavioural rules within a landscape. The technique described gives a simple method for exploring the effects of the removal of wild corridors, and the creation of wild set-aside fields: interventions that are common to many national agricultural policies. The effects of these manipulations on central-place nesting pollinators are varied, and depend upon the behavioural rules that the pollinators are using to move through the environment. The value of this modelling framework is discussed, and future directions for exploration are identified.","container-title":"PeerJ","DOI":"10.7717/peerj.269","ISSN":"2167-8359","journalAbbreviation":"PeerJ","language":"en","note":"publisher: PeerJ Inc.","page":"e269","source":"peerj.com","title":"Landscape fragmentation and pollinator movement within agricultural environments: a modelling framework for exploring foraging and movement ecology","title-short":"Landscape fragmentation and pollinator movement within agricultural environments","volume":"2","author":[{"family":"Rands","given":"Sean A."}],"issued":{"date-parts":[["2014",2,27]]}}}],"schema":"https://github.com/citation-style-language/schema/raw/master/csl-citation.json"} </w:instrText>
      </w:r>
      <w:r w:rsidR="00A70415">
        <w:fldChar w:fldCharType="separate"/>
      </w:r>
      <w:r w:rsidR="00A70415" w:rsidRPr="00A70415">
        <w:rPr>
          <w:rFonts w:cs="Times New Roman"/>
        </w:rPr>
        <w:t>(Dreier et al., 2014; Rands, 2014)</w:t>
      </w:r>
      <w:r w:rsidR="00A70415">
        <w:fldChar w:fldCharType="end"/>
      </w:r>
      <w:r w:rsidR="006F501D">
        <w:t>.</w:t>
      </w:r>
    </w:p>
    <w:p w14:paraId="465A46EC" w14:textId="752B201E" w:rsidR="00965DCE" w:rsidRDefault="00140123" w:rsidP="006F501D">
      <w:pPr>
        <w:rPr>
          <w:b/>
        </w:rPr>
      </w:pPr>
      <w:r w:rsidRPr="00BA4EDB">
        <w:t xml:space="preserve">In this </w:t>
      </w:r>
      <w:r w:rsidR="00B17A9B" w:rsidRPr="00BA4EDB">
        <w:t>study</w:t>
      </w:r>
      <w:r w:rsidRPr="00BA4EDB">
        <w:t>, we</w:t>
      </w:r>
      <w:r w:rsidR="00B17A9B" w:rsidRPr="00BA4EDB">
        <w:t xml:space="preserve"> investigate the genetic</w:t>
      </w:r>
      <w:r w:rsidR="00BA4EDB" w:rsidRPr="00BA4EDB">
        <w:t xml:space="preserve"> diversity,</w:t>
      </w:r>
      <w:r w:rsidR="00B17A9B" w:rsidRPr="00BA4EDB">
        <w:t xml:space="preserve"> structure</w:t>
      </w:r>
      <w:r w:rsidR="00BA4EDB" w:rsidRPr="00BA4EDB">
        <w:t>, and isolation-by-distance</w:t>
      </w:r>
      <w:r w:rsidR="00B17A9B" w:rsidRPr="00BA4EDB">
        <w:t xml:space="preserve"> of two species of hoverflies</w:t>
      </w:r>
      <w:r w:rsidR="00875A11">
        <w:t xml:space="preserve">, </w:t>
      </w:r>
      <w:r w:rsidR="00875A11">
        <w:rPr>
          <w:i/>
        </w:rPr>
        <w:t>S. pipiens</w:t>
      </w:r>
      <w:r w:rsidR="00875A11">
        <w:t xml:space="preserve"> and </w:t>
      </w:r>
      <w:r w:rsidR="00875A11">
        <w:rPr>
          <w:i/>
        </w:rPr>
        <w:t>M. florea</w:t>
      </w:r>
      <w:r w:rsidR="00875A11">
        <w:t>, based on</w:t>
      </w:r>
      <w:r w:rsidR="00875A11">
        <w:rPr>
          <w:i/>
        </w:rPr>
        <w:t xml:space="preserve"> </w:t>
      </w:r>
      <w:r w:rsidR="00875A11">
        <w:t xml:space="preserve">thousands of individuals in two </w:t>
      </w:r>
      <w:r w:rsidR="00B17A9B" w:rsidRPr="00BA4EDB">
        <w:t>urbanized landscapes</w:t>
      </w:r>
      <w:r w:rsidR="00875A11">
        <w:t xml:space="preserve"> in Western Europe</w:t>
      </w:r>
      <w:r w:rsidR="00B17A9B" w:rsidRPr="00BA4EDB">
        <w:t>.</w:t>
      </w:r>
      <w:r w:rsidR="00B17A9B">
        <w:rPr>
          <w:b/>
        </w:rPr>
        <w:t xml:space="preserve"> </w:t>
      </w:r>
      <w:r w:rsidR="009B1F4A">
        <w:t xml:space="preserve">We expect some </w:t>
      </w:r>
      <w:r w:rsidR="0006107C">
        <w:t>genetic structure and IBD at the landscape scale due to the large extent and the anthropogenic nature of the study areas</w:t>
      </w:r>
      <w:r w:rsidR="00A61678">
        <w:t xml:space="preserve">, notably the large </w:t>
      </w:r>
      <w:proofErr w:type="spellStart"/>
      <w:r w:rsidR="00A61678">
        <w:t>unvegetated</w:t>
      </w:r>
      <w:proofErr w:type="spellEnd"/>
      <w:r w:rsidR="00A61678">
        <w:t xml:space="preserve"> impervious areas</w:t>
      </w:r>
      <w:r w:rsidR="006D0E61">
        <w:t xml:space="preserve"> present in and around cities</w:t>
      </w:r>
      <w:r w:rsidR="00A61678">
        <w:t>.</w:t>
      </w:r>
    </w:p>
    <w:p w14:paraId="3EC87C79" w14:textId="4DA49D39" w:rsidR="00B34036" w:rsidRDefault="00B34036" w:rsidP="001E1E6D">
      <w:pPr>
        <w:pStyle w:val="Heading1"/>
      </w:pPr>
      <w:r w:rsidRPr="00B34036">
        <w:t>METHODS</w:t>
      </w:r>
    </w:p>
    <w:p w14:paraId="1ACA9D0E" w14:textId="46DA0B2C" w:rsidR="001E1E6D" w:rsidRDefault="00265C11" w:rsidP="00265C11">
      <w:pPr>
        <w:pStyle w:val="Heading2"/>
        <w:numPr>
          <w:ilvl w:val="1"/>
          <w:numId w:val="1"/>
        </w:numPr>
      </w:pPr>
      <w:r w:rsidRPr="00265C11">
        <w:t xml:space="preserve"> </w:t>
      </w:r>
      <w:proofErr w:type="gramStart"/>
      <w:r w:rsidRPr="00265C11">
        <w:t>|</w:t>
      </w:r>
      <w:r>
        <w:t xml:space="preserve">  </w:t>
      </w:r>
      <w:r w:rsidR="001E1E6D" w:rsidRPr="001E1E6D">
        <w:t>S</w:t>
      </w:r>
      <w:r>
        <w:t>tudy</w:t>
      </w:r>
      <w:proofErr w:type="gramEnd"/>
      <w:r>
        <w:t xml:space="preserve"> areas, </w:t>
      </w:r>
      <w:r w:rsidR="00E56156">
        <w:t>s</w:t>
      </w:r>
      <w:r w:rsidR="00E56156" w:rsidRPr="001E1E6D">
        <w:t>tudy organisms</w:t>
      </w:r>
      <w:r w:rsidR="00E56156">
        <w:t xml:space="preserve">, </w:t>
      </w:r>
      <w:r>
        <w:t>and sampling</w:t>
      </w:r>
    </w:p>
    <w:p w14:paraId="16E88081" w14:textId="77777777" w:rsidR="003715BB" w:rsidRDefault="003715BB" w:rsidP="00BC7A53"/>
    <w:p w14:paraId="0B4CBBFE" w14:textId="12A8FF59" w:rsidR="00BC7A53" w:rsidRDefault="005314A2" w:rsidP="00BC7A53">
      <w:r>
        <w:t xml:space="preserve">To ensure successful </w:t>
      </w:r>
      <w:proofErr w:type="gramStart"/>
      <w:r w:rsidR="001360C3">
        <w:t>We</w:t>
      </w:r>
      <w:proofErr w:type="gramEnd"/>
      <w:r w:rsidR="001360C3">
        <w:t xml:space="preserve"> chose </w:t>
      </w:r>
      <w:r w:rsidR="00E56156">
        <w:t xml:space="preserve">two hoverfly species likely to occur across the whole study areas </w:t>
      </w:r>
      <w:r>
        <w:t>based on preliminary field experience and previous inventories.</w:t>
      </w:r>
      <w:r w:rsidR="001360C3">
        <w:t xml:space="preserve"> </w:t>
      </w:r>
      <w:r w:rsidR="00BC7A53">
        <w:t>Syritta pipiens (Linnaeus, 1758)</w:t>
      </w:r>
      <w:r w:rsidR="001360C3">
        <w:t xml:space="preserve"> is a widespread</w:t>
      </w:r>
    </w:p>
    <w:p w14:paraId="08A7C46E" w14:textId="5C35471E" w:rsidR="00615B93" w:rsidRDefault="00BC7A53" w:rsidP="00BC7A53">
      <w:r>
        <w:lastRenderedPageBreak/>
        <w:t xml:space="preserve">Occurrence: Widespread and abundant. MNHNL: 14th most common species; the species </w:t>
      </w:r>
      <w:proofErr w:type="gramStart"/>
      <w:r>
        <w:t>has been trapped</w:t>
      </w:r>
      <w:proofErr w:type="gramEnd"/>
      <w:r>
        <w:t xml:space="preserve"> in different suburban areas of Cologne; Flight time NL/B: April to October, with peaks in abundance in June to September. Identification: Unmistakable, greatly enlarged hind femora, </w:t>
      </w:r>
      <w:proofErr w:type="gramStart"/>
      <w:r>
        <w:t>thorax dusted</w:t>
      </w:r>
      <w:proofErr w:type="gramEnd"/>
      <w:r>
        <w:t xml:space="preserve"> ash-grey. Wing length: 4.25-7 mm</w:t>
      </w:r>
      <w:proofErr w:type="gramStart"/>
      <w:r>
        <w:t>;</w:t>
      </w:r>
      <w:proofErr w:type="gramEnd"/>
      <w:r>
        <w:t xml:space="preserve"> Preferred habitat: wetland, most farmland, suburban gardens and urban parks. Larvae: live in moist, decaying, vegetable matter, including cow dung and garden compost heaps.</w:t>
      </w:r>
    </w:p>
    <w:p w14:paraId="02F63F2A" w14:textId="4048FD22" w:rsidR="00267577" w:rsidRPr="00615B93" w:rsidRDefault="00267577" w:rsidP="00BC7A53">
      <w:r w:rsidRPr="0014047B">
        <w:rPr>
          <w:i/>
        </w:rPr>
        <w:t>Syritta pipiens</w:t>
      </w:r>
      <w:r>
        <w:t xml:space="preserve"> (</w:t>
      </w:r>
      <w:r w:rsidRPr="00B52E69">
        <w:t>831</w:t>
      </w:r>
      <w:r>
        <w:t xml:space="preserve"> and 1226 individuals) </w:t>
      </w:r>
      <w:r w:rsidRPr="0014047B">
        <w:t>and</w:t>
      </w:r>
      <w:r w:rsidRPr="0014047B">
        <w:rPr>
          <w:i/>
        </w:rPr>
        <w:t xml:space="preserve"> Myathropa florea</w:t>
      </w:r>
      <w:r w:rsidRPr="0014047B">
        <w:t xml:space="preserve"> </w:t>
      </w:r>
      <w:r>
        <w:t xml:space="preserve">(559 and </w:t>
      </w:r>
      <w:r w:rsidRPr="00B52E69">
        <w:t>394</w:t>
      </w:r>
      <w:r>
        <w:t xml:space="preserve"> individuals)</w:t>
      </w:r>
    </w:p>
    <w:p w14:paraId="0F6B9CAA" w14:textId="43E0B08F" w:rsidR="00265C11" w:rsidRDefault="00265C11" w:rsidP="00265C11">
      <w:pPr>
        <w:pStyle w:val="Heading2"/>
        <w:numPr>
          <w:ilvl w:val="1"/>
          <w:numId w:val="1"/>
        </w:numPr>
      </w:pPr>
      <w:r>
        <w:t xml:space="preserve"> </w:t>
      </w:r>
      <w:proofErr w:type="gramStart"/>
      <w:r w:rsidRPr="00265C11">
        <w:t>|</w:t>
      </w:r>
      <w:r>
        <w:t xml:space="preserve">  Laboratory</w:t>
      </w:r>
      <w:proofErr w:type="gramEnd"/>
      <w:r>
        <w:t xml:space="preserve"> procedures</w:t>
      </w:r>
    </w:p>
    <w:p w14:paraId="4856C33F" w14:textId="77777777" w:rsidR="003C4C9B" w:rsidRDefault="00265C11" w:rsidP="008F518D">
      <w:pPr>
        <w:pStyle w:val="Heading2"/>
        <w:numPr>
          <w:ilvl w:val="1"/>
          <w:numId w:val="1"/>
        </w:numPr>
      </w:pPr>
      <w:r>
        <w:t xml:space="preserve"> </w:t>
      </w:r>
      <w:proofErr w:type="gramStart"/>
      <w:r>
        <w:t>|  Genetic</w:t>
      </w:r>
      <w:proofErr w:type="gramEnd"/>
      <w:r>
        <w:t xml:space="preserve"> diversity</w:t>
      </w:r>
    </w:p>
    <w:p w14:paraId="234E9D16" w14:textId="17E7845C" w:rsidR="00BF4293" w:rsidRDefault="008177A0" w:rsidP="00F24C1D">
      <w:r>
        <w:t xml:space="preserve">We conducted all analyses in this manuscript in R </w:t>
      </w:r>
      <w:r>
        <w:fldChar w:fldCharType="begin"/>
      </w:r>
      <w:r w:rsidR="008B17F5">
        <w:instrText xml:space="preserve"> ADDIN ZOTERO_ITEM CSL_CITATION {"citationID":"gl6ip9aX","properties":{"formattedCitation":"(R Core Team, 2022)","plainCitation":"(R Core Team, 2022)","noteIndex":0},"citationItems":[{"id":10932,"uris":["http://zotero.org/users/4948104/items/QPCQ686L"],"itemData":{"id":10932,"type":"software","event-place":"Vienna, Austria","publisher":"R Foundation for Statistical Computing","publisher-place":"Vienna, Austria","title":"R: A language and environment for statistical computing","author":[{"literal":"R Core Team"}],"issued":{"date-parts":[["2022"]]}}}],"schema":"https://github.com/citation-style-language/schema/raw/master/csl-citation.json"} </w:instrText>
      </w:r>
      <w:r>
        <w:fldChar w:fldCharType="separate"/>
      </w:r>
      <w:r w:rsidRPr="008177A0">
        <w:rPr>
          <w:rFonts w:cs="Times New Roman"/>
        </w:rPr>
        <w:t>(R Core Team, 2022)</w:t>
      </w:r>
      <w:r>
        <w:fldChar w:fldCharType="end"/>
      </w:r>
      <w:r>
        <w:t xml:space="preserve"> </w:t>
      </w:r>
      <w:r w:rsidR="009802B6">
        <w:t xml:space="preserve">using </w:t>
      </w:r>
      <w:proofErr w:type="spellStart"/>
      <w:r w:rsidR="009802B6">
        <w:t>RStudio</w:t>
      </w:r>
      <w:proofErr w:type="spellEnd"/>
      <w:r w:rsidR="009802B6">
        <w:t xml:space="preserve"> </w:t>
      </w:r>
      <w:r w:rsidR="009802B6">
        <w:fldChar w:fldCharType="begin"/>
      </w:r>
      <w:r w:rsidR="008B17F5">
        <w:instrText xml:space="preserve"> ADDIN ZOTERO_ITEM CSL_CITATION {"citationID":"tOCD9LDz","properties":{"formattedCitation":"(RStudio Team, 2022)","plainCitation":"(RStudio Team, 2022)","noteIndex":0},"citationItems":[{"id":13519,"uris":["http://zotero.org/users/4948104/items/TQW4623A"],"itemData":{"id":13519,"type":"software","event-place":"Boston, MA","publisher":"RStudio, PBC","publisher-place":"Boston, MA","title":"RStudio: Integrated Development Environment for R","URL":"http://www.rstudio.com/","author":[{"family":"RStudio Team","given":""}],"issued":{"date-parts":[["2022"]]}}}],"schema":"https://github.com/citation-style-language/schema/raw/master/csl-citation.json"} </w:instrText>
      </w:r>
      <w:r w:rsidR="009802B6">
        <w:fldChar w:fldCharType="separate"/>
      </w:r>
      <w:r w:rsidR="009802B6" w:rsidRPr="009802B6">
        <w:rPr>
          <w:rFonts w:cs="Times New Roman"/>
        </w:rPr>
        <w:t>(</w:t>
      </w:r>
      <w:proofErr w:type="spellStart"/>
      <w:r w:rsidR="009802B6" w:rsidRPr="009802B6">
        <w:rPr>
          <w:rFonts w:cs="Times New Roman"/>
        </w:rPr>
        <w:t>RStudio</w:t>
      </w:r>
      <w:proofErr w:type="spellEnd"/>
      <w:r w:rsidR="009802B6" w:rsidRPr="009802B6">
        <w:rPr>
          <w:rFonts w:cs="Times New Roman"/>
        </w:rPr>
        <w:t xml:space="preserve"> Team, 2022)</w:t>
      </w:r>
      <w:r w:rsidR="009802B6">
        <w:fldChar w:fldCharType="end"/>
      </w:r>
      <w:r w:rsidR="009802B6">
        <w:t xml:space="preserve"> </w:t>
      </w:r>
      <w:r>
        <w:t>except for the STRUCTURE analysis.</w:t>
      </w:r>
    </w:p>
    <w:p w14:paraId="43982B9A" w14:textId="331AB18F" w:rsidR="008F518D" w:rsidRPr="00F46AE1" w:rsidRDefault="009767CB" w:rsidP="00F24C1D">
      <w:r>
        <w:t>We conducted basic</w:t>
      </w:r>
      <w:r w:rsidR="00F24C1D">
        <w:t xml:space="preserve"> analyses </w:t>
      </w:r>
      <w:r>
        <w:t>of our genetic dataset</w:t>
      </w:r>
      <w:r w:rsidR="00F24C1D">
        <w:t xml:space="preserve">s using the </w:t>
      </w:r>
      <w:proofErr w:type="spellStart"/>
      <w:r w:rsidR="00F24C1D">
        <w:rPr>
          <w:i/>
          <w:iCs/>
        </w:rPr>
        <w:t>adegenet</w:t>
      </w:r>
      <w:proofErr w:type="spellEnd"/>
      <w:r w:rsidR="00F24C1D">
        <w:t xml:space="preserve"> </w:t>
      </w:r>
      <w:r w:rsidR="009802B6">
        <w:t xml:space="preserve">v. </w:t>
      </w:r>
      <w:r w:rsidR="00F24C1D">
        <w:t xml:space="preserve">2.1.7 </w:t>
      </w:r>
      <w:r w:rsidR="00F24C1D">
        <w:fldChar w:fldCharType="begin"/>
      </w:r>
      <w:r w:rsidR="008B17F5">
        <w:instrText xml:space="preserve"> ADDIN ZOTERO_ITEM CSL_CITATION {"citationID":"8qYkpdlp","properties":{"formattedCitation":"(Jombart, 2008; Jombart and Ahmed, 2011)","plainCitation":"(Jombart, 2008; Jombart and Ahmed, 2011)","noteIndex":0},"citationItems":[{"id":2175,"uris":["http://zotero.org/users/4948104/items/MPA24X2V"],"itemData":{"id":2175,"type":"article-journal","abstract":"UNLABELLED: The package adegenet for the R software is dedicated to the multivariate analysis of genetic markers. It extends the ade4 package of multivariate methods by implementing formal classes and functions to manipulate and analyse genetic markers. Data can be imported from common population genetics software and exported to other software and R packages. adegenet also implements standard population genetics tools along with more original approaches for spatial genetics and hybridization. AVAILABILITY: Stable version is available from CRAN: http://cran.r-project.org/mirrors.html. Development version is available from adegenet website: http://adegenet.r-forge.r-project.org/. Both versions can be installed directly from R. adegenet is distributed under the GNU General Public Licence (v.2).","container-title":"Bioinformatics","DOI":"10.1093/bioinformatics/btn129","ISSN":"13674803","issue":"11","note":"PMID: 18397895\nISBN: 1367-4803","page":"1403-1405","title":"Adegenet: A R package for the multivariate analysis of genetic markers","volume":"24","author":[{"family":"Jombart","given":"Thibaut"}],"issued":{"date-parts":[["2008"]]}}},{"id":2977,"uris":["http://zotero.org/users/4948104/items/UPMBVQAK"],"itemData":{"id":2977,"type":"article-journal","abstract":"Summary: While the R software is becoming a standard for the analysis of genetic data, classical population genetics tools are being challenged by the increasing availability of genomic sequences. Dedicated tools are needed for harnessing the large amount of information generated by next-generation sequencing technologies. We introduce new tools implemented in the adegenet 1.3-1 package for handling and analyzing genome-wide single nucleotide polymorphism (SNP) data. Using a bit-level coding scheme for SNP data and parallelized computation, adegenet enables the analysis of large genome-wide SNPs datasets using standard personal computers. © The Author 2011. Published by Oxford University Press. All rights reserved.","container-title":"Bioinformatics","DOI":"10.1093/bioinformatics/btr521","ISSN":"13674803","issue":"21","page":"3070-3071","title":"adegenet 1.3-1: New tools for the analysis of genome-wide SNP data","volume":"27","author":[{"family":"Jombart","given":"Thibaut"},{"family":"Ahmed","given":"Ismaïl"}],"issued":{"date-parts":[["2011"]]}}}],"schema":"https://github.com/citation-style-language/schema/raw/master/csl-citation.json"} </w:instrText>
      </w:r>
      <w:r w:rsidR="00F24C1D">
        <w:fldChar w:fldCharType="separate"/>
      </w:r>
      <w:r w:rsidR="00F24C1D" w:rsidRPr="00F24C1D">
        <w:rPr>
          <w:rFonts w:cs="Times New Roman"/>
        </w:rPr>
        <w:t>(Jombart, 2008; Jombart and Ahmed, 2011)</w:t>
      </w:r>
      <w:r w:rsidR="00F24C1D">
        <w:fldChar w:fldCharType="end"/>
      </w:r>
      <w:r w:rsidR="00F24C1D">
        <w:t xml:space="preserve"> </w:t>
      </w:r>
      <w:r w:rsidR="00A90C03">
        <w:t>,</w:t>
      </w:r>
      <w:r w:rsidR="00F24C1D">
        <w:t xml:space="preserve">the </w:t>
      </w:r>
      <w:proofErr w:type="spellStart"/>
      <w:r w:rsidR="00F24C1D">
        <w:rPr>
          <w:i/>
          <w:iCs/>
        </w:rPr>
        <w:t>hierfstat</w:t>
      </w:r>
      <w:proofErr w:type="spellEnd"/>
      <w:r w:rsidR="00F24C1D">
        <w:rPr>
          <w:i/>
          <w:iCs/>
        </w:rPr>
        <w:t xml:space="preserve"> </w:t>
      </w:r>
      <w:r w:rsidR="009802B6" w:rsidRPr="009802B6">
        <w:t>v.</w:t>
      </w:r>
      <w:r w:rsidR="009802B6">
        <w:rPr>
          <w:i/>
          <w:iCs/>
        </w:rPr>
        <w:t xml:space="preserve"> </w:t>
      </w:r>
      <w:r w:rsidR="00A90C03">
        <w:t xml:space="preserve">0.5.11 </w:t>
      </w:r>
      <w:r w:rsidR="00F24C1D">
        <w:rPr>
          <w:i/>
          <w:iCs/>
        </w:rPr>
        <w:fldChar w:fldCharType="begin"/>
      </w:r>
      <w:r w:rsidR="008B17F5">
        <w:rPr>
          <w:i/>
          <w:iCs/>
        </w:rPr>
        <w:instrText xml:space="preserve"> ADDIN ZOTERO_ITEM CSL_CITATION {"citationID":"4lqPAFhD","properties":{"formattedCitation":"(Goudet, 2005)","plainCitation":"(Goudet, 2005)","noteIndex":0},"citationItems":[{"id":13515,"uris":["http://zotero.org/users/4948104/items/UHG6DCUU"],"itemData":{"id":13515,"type":"article-journal","abstract":"The package hierfstat for the statistical software r, created by the R Development Core Team, allows the estimate of hierarchical F-statistics from a hierarchy with any numbers of levels. In addition, it allows testing the statistical significance of population differentiation for these different levels, using a generalized likelihood-ratio test. The package hierfstat is available at http://www.unil.ch/popgen/softwares/hierfstat.htm.","container-title":"Molecular Ecology Notes","issue":"1","language":"en","page":"184-186","source":"Zotero","title":"hierfstat, a package for R to compute and test hierarchical F‐statistics","volume":"5","author":[{"family":"Goudet","given":"Jérôme"}],"issued":{"date-parts":[["2005"]]}}}],"schema":"https://github.com/citation-style-language/schema/raw/master/csl-citation.json"} </w:instrText>
      </w:r>
      <w:r w:rsidR="00F24C1D">
        <w:rPr>
          <w:i/>
          <w:iCs/>
        </w:rPr>
        <w:fldChar w:fldCharType="separate"/>
      </w:r>
      <w:r w:rsidR="00F24C1D" w:rsidRPr="00F24C1D">
        <w:rPr>
          <w:rFonts w:cs="Times New Roman"/>
        </w:rPr>
        <w:t>(</w:t>
      </w:r>
      <w:proofErr w:type="spellStart"/>
      <w:r w:rsidR="00F24C1D" w:rsidRPr="00F24C1D">
        <w:rPr>
          <w:rFonts w:cs="Times New Roman"/>
        </w:rPr>
        <w:t>Goudet</w:t>
      </w:r>
      <w:proofErr w:type="spellEnd"/>
      <w:r w:rsidR="00F24C1D" w:rsidRPr="00F24C1D">
        <w:rPr>
          <w:rFonts w:cs="Times New Roman"/>
        </w:rPr>
        <w:t>, 2005)</w:t>
      </w:r>
      <w:r w:rsidR="00F24C1D">
        <w:rPr>
          <w:i/>
          <w:iCs/>
        </w:rPr>
        <w:fldChar w:fldCharType="end"/>
      </w:r>
      <w:r w:rsidR="00A90C03">
        <w:t xml:space="preserve">, the </w:t>
      </w:r>
      <w:proofErr w:type="spellStart"/>
      <w:r w:rsidR="00A90C03">
        <w:rPr>
          <w:i/>
          <w:iCs/>
        </w:rPr>
        <w:t>pegas</w:t>
      </w:r>
      <w:proofErr w:type="spellEnd"/>
      <w:r w:rsidR="00A90C03">
        <w:t xml:space="preserve"> </w:t>
      </w:r>
      <w:r w:rsidR="009802B6">
        <w:t xml:space="preserve">v. </w:t>
      </w:r>
      <w:r w:rsidR="00A90C03">
        <w:t xml:space="preserve">1.1 </w:t>
      </w:r>
      <w:r w:rsidR="00A90C03">
        <w:fldChar w:fldCharType="begin"/>
      </w:r>
      <w:r w:rsidR="008B17F5">
        <w:instrText xml:space="preserve"> ADDIN ZOTERO_ITEM CSL_CITATION {"citationID":"UuzxFnZT","properties":{"formattedCitation":"(Paradis, 2010)","plainCitation":"(Paradis, 2010)","noteIndex":0},"citationItems":[{"id":3540,"uris":["http://zotero.org/users/4948104/items/Z26IWGUI"],"itemData":{"id":3540,"type":"article-journal","DOI":"10.1093/bioinformatics/btp696","issue":"3","page":"419-420","title":"pegas : an R package for population genetics with an integrated – modular approach","volume":"26","author":[{"family":"Paradis","given":"Emmanuel"}],"issued":{"date-parts":[["2010"]]}}}],"schema":"https://github.com/citation-style-language/schema/raw/master/csl-citation.json"} </w:instrText>
      </w:r>
      <w:r w:rsidR="00A90C03">
        <w:fldChar w:fldCharType="separate"/>
      </w:r>
      <w:r w:rsidR="00A90C03" w:rsidRPr="00A90C03">
        <w:rPr>
          <w:rFonts w:cs="Times New Roman"/>
        </w:rPr>
        <w:t>(</w:t>
      </w:r>
      <w:proofErr w:type="spellStart"/>
      <w:r w:rsidR="00A90C03" w:rsidRPr="00A90C03">
        <w:rPr>
          <w:rFonts w:cs="Times New Roman"/>
        </w:rPr>
        <w:t>Paradis</w:t>
      </w:r>
      <w:proofErr w:type="spellEnd"/>
      <w:r w:rsidR="00A90C03" w:rsidRPr="00A90C03">
        <w:rPr>
          <w:rFonts w:cs="Times New Roman"/>
        </w:rPr>
        <w:t>, 2010)</w:t>
      </w:r>
      <w:r w:rsidR="00A90C03">
        <w:fldChar w:fldCharType="end"/>
      </w:r>
      <w:r w:rsidR="00A90C03">
        <w:t xml:space="preserve">, </w:t>
      </w:r>
      <w:r w:rsidR="008177A0">
        <w:t xml:space="preserve">the </w:t>
      </w:r>
      <w:proofErr w:type="spellStart"/>
      <w:r w:rsidR="008177A0" w:rsidRPr="008177A0">
        <w:rPr>
          <w:i/>
          <w:iCs/>
        </w:rPr>
        <w:t>PopGenReport</w:t>
      </w:r>
      <w:proofErr w:type="spellEnd"/>
      <w:r w:rsidR="008177A0" w:rsidRPr="008177A0">
        <w:t xml:space="preserve"> </w:t>
      </w:r>
      <w:r w:rsidR="009802B6">
        <w:t xml:space="preserve">v. </w:t>
      </w:r>
      <w:r w:rsidR="008177A0">
        <w:t xml:space="preserve">3.0.7 </w:t>
      </w:r>
      <w:r w:rsidR="008177A0">
        <w:fldChar w:fldCharType="begin"/>
      </w:r>
      <w:r w:rsidR="008B17F5">
        <w:instrText xml:space="preserve"> ADDIN ZOTERO_ITEM CSL_CITATION {"citationID":"cTZMNSE8","properties":{"formattedCitation":"(Adamack and Gruber, 2014)","plainCitation":"(Adamack and Gruber, 2014)","noteIndex":0},"citationItems":[{"id":13518,"uris":["http://zotero.org/users/4948104/items/2RZHEC68"],"itemData":{"id":13518,"type":"article-journal","container-title":"Methods in Ecology and Evolution","language":"en","page":"4","source":"Zotero","title":"PopGenReport: simplifying basic population genetic analyses in R","author":[{"family":"Adamack","given":"Aaron T"},{"family":"Gruber","given":"Bernd"}],"issued":{"date-parts":[["2014"]]}}}],"schema":"https://github.com/citation-style-language/schema/raw/master/csl-citation.json"} </w:instrText>
      </w:r>
      <w:r w:rsidR="008177A0">
        <w:fldChar w:fldCharType="separate"/>
      </w:r>
      <w:r w:rsidR="008177A0" w:rsidRPr="008177A0">
        <w:rPr>
          <w:rFonts w:cs="Times New Roman"/>
        </w:rPr>
        <w:t>(Adamack and Gruber, 2014)</w:t>
      </w:r>
      <w:r w:rsidR="008177A0">
        <w:fldChar w:fldCharType="end"/>
      </w:r>
      <w:r w:rsidR="008177A0">
        <w:t xml:space="preserve"> </w:t>
      </w:r>
      <w:r w:rsidR="00A90C03">
        <w:t xml:space="preserve">and the </w:t>
      </w:r>
      <w:proofErr w:type="spellStart"/>
      <w:r w:rsidR="00A90C03">
        <w:rPr>
          <w:i/>
          <w:iCs/>
        </w:rPr>
        <w:t>poppr</w:t>
      </w:r>
      <w:proofErr w:type="spellEnd"/>
      <w:r w:rsidR="00F24C1D">
        <w:rPr>
          <w:i/>
          <w:iCs/>
        </w:rPr>
        <w:t xml:space="preserve"> </w:t>
      </w:r>
      <w:r w:rsidR="009802B6">
        <w:t xml:space="preserve">v. 2.9.3 </w:t>
      </w:r>
      <w:r w:rsidR="00A90C03">
        <w:rPr>
          <w:i/>
          <w:iCs/>
        </w:rPr>
        <w:fldChar w:fldCharType="begin"/>
      </w:r>
      <w:r w:rsidR="008B17F5">
        <w:rPr>
          <w:i/>
          <w:iCs/>
        </w:rPr>
        <w:instrText xml:space="preserve"> ADDIN ZOTERO_ITEM CSL_CITATION {"citationID":"5XTHpK0r","properties":{"formattedCitation":"(Kamvar et al., 2014)","plainCitation":"(Kamvar et al., 2014)","noteIndex":0},"citationItems":[{"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A90C03">
        <w:rPr>
          <w:i/>
          <w:iCs/>
        </w:rPr>
        <w:fldChar w:fldCharType="separate"/>
      </w:r>
      <w:r w:rsidR="00A90C03" w:rsidRPr="00A90C03">
        <w:rPr>
          <w:rFonts w:cs="Times New Roman"/>
        </w:rPr>
        <w:t>(Kamvar et al., 2014)</w:t>
      </w:r>
      <w:r w:rsidR="00A90C03">
        <w:rPr>
          <w:i/>
          <w:iCs/>
        </w:rPr>
        <w:fldChar w:fldCharType="end"/>
      </w:r>
      <w:r w:rsidR="00A90C03">
        <w:t xml:space="preserve"> </w:t>
      </w:r>
      <w:r w:rsidR="00F24C1D">
        <w:t xml:space="preserve">R packages. We evaluated allelic richness, </w:t>
      </w:r>
      <w:r w:rsidR="00F24C1D" w:rsidRPr="00F24C1D">
        <w:t>heterozygote deficiency</w:t>
      </w:r>
      <w:r w:rsidR="00F24C1D">
        <w:t xml:space="preserve">, </w:t>
      </w:r>
      <w:r w:rsidR="00A90C03">
        <w:t xml:space="preserve">overall </w:t>
      </w:r>
      <w:r w:rsidR="00A90C03" w:rsidRPr="00A90C03">
        <w:t>fixation indices</w:t>
      </w:r>
      <w:r w:rsidR="00A90C03">
        <w:t xml:space="preserve"> with </w:t>
      </w:r>
      <w:r w:rsidR="00A90C03" w:rsidRPr="00A90C03">
        <w:t>bootstrap confidence interval</w:t>
      </w:r>
      <w:r w:rsidR="00A90C03">
        <w:t>, fixations indices per locus, and the pairwise genetic distance between our study areas</w:t>
      </w:r>
      <w:r w:rsidR="00F24C1D">
        <w:t>.</w:t>
      </w:r>
      <w:r w:rsidR="008F518D">
        <w:t xml:space="preserve"> </w:t>
      </w:r>
      <w:r w:rsidR="006959BA">
        <w:t xml:space="preserve">To explore </w:t>
      </w:r>
      <w:r w:rsidR="006959BA" w:rsidRPr="008F518D">
        <w:t>linkage disequilibrium</w:t>
      </w:r>
      <w:r w:rsidR="006959BA">
        <w:t xml:space="preserve"> in our dataset, w</w:t>
      </w:r>
      <w:r w:rsidR="008F518D">
        <w:t xml:space="preserve">e </w:t>
      </w:r>
      <w:r w:rsidR="00F24C1D">
        <w:t xml:space="preserve">also </w:t>
      </w:r>
      <w:r w:rsidR="006959BA">
        <w:t>calculated standardized i</w:t>
      </w:r>
      <w:r w:rsidR="006959BA" w:rsidRPr="006959BA">
        <w:t>nd</w:t>
      </w:r>
      <w:r w:rsidR="006959BA">
        <w:t>ices</w:t>
      </w:r>
      <w:r w:rsidR="006959BA" w:rsidRPr="006959BA">
        <w:t xml:space="preserve"> of </w:t>
      </w:r>
      <w:r w:rsidR="006959BA">
        <w:t>a</w:t>
      </w:r>
      <w:r w:rsidR="006959BA" w:rsidRPr="006959BA">
        <w:t xml:space="preserve">ssociation </w:t>
      </w:r>
      <w:r w:rsidR="006959BA">
        <w:t xml:space="preserve">over all loci with a one-sided permutation test, as well as pairwise indices among all loci </w:t>
      </w:r>
      <w:r w:rsidR="006959BA">
        <w:fldChar w:fldCharType="begin"/>
      </w:r>
      <w:r w:rsidR="008B17F5">
        <w:instrText xml:space="preserve"> ADDIN ZOTERO_ITEM CSL_CITATION {"citationID":"r1VXDZIg","properties":{"formattedCitation":"(Agapow and Burt, 2001; Kamvar et al., 2014)","plainCitation":"(Agapow and Burt, 2001; Kamvar et al., 2014)","noteIndex":0},"citationItems":[{"id":3334,"uris":["http://zotero.org/users/4948104/items/5GNN8QUT"],"itemData":{"id":3334,"type":"article-journal","abstract":"Linkage disequilibrium is an ubiquitous biological phenomenon. However a common metric for disequilibrium - the index of association or IA - is dependent on sample size. In this paper we present a modification of IA that removes this dependency. This method has been implemented in a software package.","container-title":"Molecular Ecology Notes","DOI":"10.1046/j.1471-8278.2000.00014.x","ISSN":"14718278","issue":"1-2","page":"101-102","title":"Indices of multilocus linkage disequilibrium","volume":"1","author":[{"family":"Agapow","given":"Paul Michael"},{"family":"Burt","given":"Austin"}],"issued":{"date-parts":[["2001"]]}}},{"id":3333,"uris":["http://zotero.org/users/4948104/items/T46FSF98"],"itemData":{"id":3333,"type":"article-journal","abstract":"Many microbial, fungal, or oomcyete populations violate assumptions for population genetic analysis because these populations are clonal, admixed, partially clonal, and/or sexual. Furthermore, few tools exist that are specifically designed for analyzing data from clonal populations, making analysis difficult and haphazard. We developed the R package poppr providing unique tools for analysis of data from admixed, clonal, mixed, and/or sexual populations. Currently, poppr can be used for dominant/codominant and haploid/diploid genetic data. Data can be imported from several formats including GenAlEx formatted text files and can be analyzed on a userdefined hierarchy that includes unlimited levels of subpopulation structure and clone censoring. New functions include calculation of Bruvo's distance for microsatellites, batch-analysis of the index of association with several indices of genotypic diversity, and graphing including dendrograms with bootstrap support and minimum spanning networks.While functions for genotypic diversity and clone censoring are specific for clonal populations, several functions found in poppr are also valuable to analysis of any populations. A manual with documentation and examples is provided. Poppr is open source and major releases are available on CRAN: http://cran. r-project.org/package=poppr.More supporting documentation and tutorials can be found under 'resources' at: http://grunwaldlab.cgrb.oregonstate.edu/.© 2014 Kamvar et al.","container-title":"PeerJ","DOI":"10.7717/peerj.281","ISSN":"21678359","issue":"1","page":"1-14","title":"Poppr: An R package for genetic analysis of populations with clonal, partially clonal, and/or sexual reproduction","volume":"2014","author":[{"family":"Kamvar","given":"Zhian N."},{"family":"Tabima","given":"Javier F."},{"family":"Gr̈unwald","given":"Niklaus J."}],"issued":{"date-parts":[["2014"]]}}}],"schema":"https://github.com/citation-style-language/schema/raw/master/csl-citation.json"} </w:instrText>
      </w:r>
      <w:r w:rsidR="006959BA">
        <w:fldChar w:fldCharType="separate"/>
      </w:r>
      <w:r w:rsidR="008177A0" w:rsidRPr="008177A0">
        <w:rPr>
          <w:rFonts w:cs="Times New Roman"/>
        </w:rPr>
        <w:t>(Agapow and Burt, 2001; Kamvar et al., 2014)</w:t>
      </w:r>
      <w:r w:rsidR="006959BA">
        <w:fldChar w:fldCharType="end"/>
      </w:r>
      <w:r w:rsidR="006959BA">
        <w:t>.</w:t>
      </w:r>
      <w:r w:rsidR="002D46A5">
        <w:t xml:space="preserve"> </w:t>
      </w:r>
      <w:r w:rsidR="004F6FE8">
        <w:t xml:space="preserve">We also evaluated whether null alleles were likely using two resampling-based tests </w:t>
      </w:r>
      <w:r w:rsidR="004F6FE8">
        <w:fldChar w:fldCharType="begin"/>
      </w:r>
      <w:r w:rsidR="008B17F5">
        <w:instrText xml:space="preserve"> ADDIN ZOTERO_ITEM CSL_CITATION {"citationID":"HpdaiJSL","properties":{"formattedCitation":"(Brookfield, 1996; Chakraborty et al., 1994)","plainCitation":"(Brookfield, 1996; Chakraborty et al., 1994)","noteIndex":0},"citationItems":[{"id":13534,"uris":["http://zotero.org/users/4948104/items/G33NU6II"],"itemData":{"id":13534,"type":"article-journal","container-title":"Molecular Ecology","language":"en","page":"453-455","source":"Zotero","title":"A simple new method for estimating null allele frequency from heterozygote deficiency","volume":"5","author":[{"family":"Brookfield","given":"J. F. Y."}],"issued":{"date-parts":[["1996"]]}}},{"id":13532,"uris":["http://zotero.org/users/4948104/items/8SWIZL6B"],"itemData":{"id":13532,"type":"article-journal","abstract":"We provide experimental evidence showing that, during the restriction-enzyme digestion of DNA samples, some of the HaeIII-digested DNA fragments are small enough to prevent their reliable sizing on a Southern gel. As a result of such nondetectability of DNA fragments, individuals who show a single-band DNA profile at a VNTR locus may not necessarily be true homozygotes. In a population database, when the presence of such nondetectable alleles is ignored, we show that a pseudodependence of alleles within as well as across loci may occur. Using a known statistical method, under the hypothesis of independence of alleles within loci, we derive an efficient estimate of null allele frequency, which may be subsequently used for testing allelic independence within and across loci. The estimates of null allele frequencies, thus derived, are shown to agree with direct experimental data on the frequencies of HaeIII-null alleles. Incorporation of null alleles into the analysis of the forensic VNTR database suggests that the assumptions of allelic independence within and between loci are appropriate. In contrast, a failure to incorporate the occurrence of null alleles would provide a wrong inference regarding the independence of alleles within and between loci.","container-title":"American Journal of Human Genetics","language":"en","page":"391-401","source":"Zotero","title":"Nondetectability of Restriction Fragments and Independence of DNA Fragment Sizes Within and Between Loci In RFLP Typing of DNA","volume":"55","author":[{"family":"Chakraborty","given":"Ranajit"},{"family":"Zhong","given":"Yixi"},{"family":"Jin","given":"Li"},{"family":"Budowle","given":"Bruce"}],"issued":{"date-parts":[["1994"]]}}}],"schema":"https://github.com/citation-style-language/schema/raw/master/csl-citation.json"} </w:instrText>
      </w:r>
      <w:r w:rsidR="004F6FE8">
        <w:fldChar w:fldCharType="separate"/>
      </w:r>
      <w:r w:rsidR="004F6FE8" w:rsidRPr="004F6FE8">
        <w:rPr>
          <w:rFonts w:cs="Times New Roman"/>
        </w:rPr>
        <w:t>(Brookfield, 1996; Chakraborty et al., 1994)</w:t>
      </w:r>
      <w:r w:rsidR="004F6FE8">
        <w:fldChar w:fldCharType="end"/>
      </w:r>
      <w:r w:rsidR="004F6FE8">
        <w:t xml:space="preserve">. </w:t>
      </w:r>
      <w:r w:rsidR="002D46A5">
        <w:t>Prior to running genetic structure analyses, we decided to remov</w:t>
      </w:r>
      <w:r w:rsidR="004F6FE8">
        <w:t>e</w:t>
      </w:r>
      <w:r w:rsidR="002D46A5">
        <w:t xml:space="preserve"> only </w:t>
      </w:r>
      <w:proofErr w:type="gramStart"/>
      <w:r w:rsidR="004F6FE8">
        <w:t>loci</w:t>
      </w:r>
      <w:r w:rsidR="002D46A5">
        <w:t xml:space="preserve"> which</w:t>
      </w:r>
      <w:proofErr w:type="gramEnd"/>
      <w:r w:rsidR="002D46A5">
        <w:t xml:space="preserve"> presented both linkage disequilibrium and extreme heterozygote deficiency, as well as a </w:t>
      </w:r>
      <w:r w:rsidR="002D46A5" w:rsidRPr="002D46A5">
        <w:t>frequency of null alleles at a locus significantly differ</w:t>
      </w:r>
      <w:r w:rsidR="002D46A5">
        <w:t>ent</w:t>
      </w:r>
      <w:r w:rsidR="002D46A5" w:rsidRPr="002D46A5">
        <w:t xml:space="preserve"> from zero</w:t>
      </w:r>
      <w:r w:rsidR="002D46A5">
        <w:t>.</w:t>
      </w:r>
      <w:r w:rsidR="00F46AE1">
        <w:t xml:space="preserve"> Therefore, we remove one locus from the </w:t>
      </w:r>
      <w:r w:rsidR="00F46AE1">
        <w:rPr>
          <w:i/>
          <w:iCs/>
        </w:rPr>
        <w:t>S. pipiens</w:t>
      </w:r>
      <w:r w:rsidR="00F46AE1">
        <w:t xml:space="preserve"> dataset (Spp141).</w:t>
      </w:r>
    </w:p>
    <w:p w14:paraId="7A1F7E43" w14:textId="79CA7906" w:rsidR="003C4C9B" w:rsidRDefault="003C4C9B" w:rsidP="003C4C9B">
      <w:pPr>
        <w:pStyle w:val="Heading2"/>
        <w:numPr>
          <w:ilvl w:val="1"/>
          <w:numId w:val="1"/>
        </w:numPr>
      </w:pPr>
      <w:r>
        <w:t xml:space="preserve"> </w:t>
      </w:r>
      <w:proofErr w:type="gramStart"/>
      <w:r>
        <w:t>|  Clustering</w:t>
      </w:r>
      <w:proofErr w:type="gramEnd"/>
      <w:r>
        <w:t xml:space="preserve"> and isolation-by-distance</w:t>
      </w:r>
    </w:p>
    <w:p w14:paraId="5FF4999B" w14:textId="6D5776C5" w:rsidR="00BF4293" w:rsidRDefault="009E5EEF" w:rsidP="008F518D">
      <w:r>
        <w:lastRenderedPageBreak/>
        <w:t xml:space="preserve">We used </w:t>
      </w:r>
      <w:r w:rsidR="009802B6">
        <w:t xml:space="preserve">two </w:t>
      </w:r>
      <w:r>
        <w:t xml:space="preserve">different </w:t>
      </w:r>
      <w:r w:rsidR="009802B6">
        <w:t xml:space="preserve">approaches to estimate </w:t>
      </w:r>
      <w:r w:rsidR="009802B6" w:rsidRPr="009802B6">
        <w:t>the most likely number of distinct genetic clusters</w:t>
      </w:r>
      <w:r w:rsidR="009802B6">
        <w:t xml:space="preserve"> (K). First, we </w:t>
      </w:r>
      <w:r w:rsidR="008B1819">
        <w:t>considered</w:t>
      </w:r>
      <w:r w:rsidR="009802B6">
        <w:t xml:space="preserve"> </w:t>
      </w:r>
      <w:r w:rsidR="008B1819">
        <w:t xml:space="preserve">a Bayesian model-based approach and used </w:t>
      </w:r>
      <w:r w:rsidR="009802B6">
        <w:t xml:space="preserve">STRUCTURE v. 2.3.4 </w:t>
      </w:r>
      <w:r w:rsidR="009802B6">
        <w:fldChar w:fldCharType="begin"/>
      </w:r>
      <w:r w:rsidR="008B17F5">
        <w:instrText xml:space="preserve"> ADDIN ZOTERO_ITEM CSL_CITATION {"citationID":"lmp1heuk","properties":{"formattedCitation":"(Pritchard et al., 2000)","plainCitation":"(Pritchard et al., 2000)","noteIndex":0},"citationItems":[{"id":1547,"uris":["http://zotero.org/users/4948104/items/P8T5WRQW"],"itemData":{"id":1547,"type":"article-journal","title":"Inference of Population Structure Using Multilocus Genotype Data","author":[{"family":"Pritchard","given":"Jonathan K"},{"family":"Stephens","given":"Matthew"},{"family":"Donnelly","given":"Peter"}],"issued":{"date-parts":[["2000"]]}}}],"schema":"https://github.com/citation-style-language/schema/raw/master/csl-citation.json"} </w:instrText>
      </w:r>
      <w:r w:rsidR="009802B6">
        <w:fldChar w:fldCharType="separate"/>
      </w:r>
      <w:r w:rsidR="009802B6" w:rsidRPr="009802B6">
        <w:rPr>
          <w:rFonts w:cs="Times New Roman"/>
        </w:rPr>
        <w:t>(Pritchard et al., 2000)</w:t>
      </w:r>
      <w:r w:rsidR="009802B6">
        <w:fldChar w:fldCharType="end"/>
      </w:r>
      <w:r w:rsidR="008B1819">
        <w:t xml:space="preserve">, and chose the </w:t>
      </w:r>
      <w:r w:rsidR="008B1819" w:rsidRPr="008B1819">
        <w:t xml:space="preserve">admixture model </w:t>
      </w:r>
      <w:r w:rsidR="008B1819">
        <w:t>and</w:t>
      </w:r>
      <w:r w:rsidR="008B1819" w:rsidRPr="008B1819">
        <w:t xml:space="preserve"> correlated allele frequencies</w:t>
      </w:r>
      <w:r w:rsidR="008B1819">
        <w:t xml:space="preserve">. </w:t>
      </w:r>
      <w:r w:rsidR="00DD15EF">
        <w:t>An important parameter to set it</w:t>
      </w:r>
      <w:r w:rsidR="008B1819">
        <w:t xml:space="preserve"> </w:t>
      </w:r>
      <w:r w:rsidR="008B1819" w:rsidRPr="008B1819">
        <w:t>α</w:t>
      </w:r>
      <w:r w:rsidR="008B1819">
        <w:t>,</w:t>
      </w:r>
      <w:r w:rsidR="008B1819" w:rsidRPr="008B1819">
        <w:t xml:space="preserve"> the Dirichlet </w:t>
      </w:r>
      <w:r w:rsidR="008B1819">
        <w:t xml:space="preserve">prior </w:t>
      </w:r>
      <w:r w:rsidR="008B1819" w:rsidRPr="008B1819">
        <w:t>parameter for the degree of admixture</w:t>
      </w:r>
      <w:r w:rsidR="00DD15EF">
        <w:t xml:space="preserve"> </w:t>
      </w:r>
      <w:r w:rsidR="00DD15EF">
        <w:fldChar w:fldCharType="begin"/>
      </w:r>
      <w:r w:rsidR="008B17F5">
        <w:instrText xml:space="preserve"> ADDIN ZOTERO_ITEM CSL_CITATION {"citationID":"yXuHXo4y","properties":{"formattedCitation":"(Hubisz et al., 2009)","plainCitation":"(Hubisz et al., 2009)","noteIndex":0},"citationItems":[{"id":13523,"uris":["http://zotero.org/users/4948104/items/GZFID35M"],"itemData":{"id":13523,"type":"article-journal","abstract":"Genetic clustering algorithms require a certain amount of data to produce informative results. In the common situation that individuals are sampled at several locations, we show how sample group information can be used to achieve better results when the amount of data is limited. New models are developed for the STRUCTURE program, both for the cases of admixture and no admixture. These models work by modifying the prior distribution for each individual’s population assignment. The new prior distributions allow the proportion of individuals assigned to a particular cluster to vary by location. The models are tested on simulated data, and illustrated using microsatellite data from the CEPH Human Genome Diversity Panel. We demonstrate that the new models allow structure to be detected at lower levels of divergence, or with less data, than the original STRUCTURE models or principal components methods, and that they are not biased towards detecting structure when it is not present. These models are implemented in a new version of STRUCTURE which is freely available online at http://pritch.bsd.uchicago.edu/structure.html.","container-title":"Molecular Ecology Resources","language":"en","page":"1322-1332","source":"Zotero","title":"Inferring weak population structure with the assistance of sample group information","volume":"9","author":[{"family":"Hubisz","given":"Melissa J"},{"family":"Falush","given":"Daniel"},{"family":"Stephens","given":"Matthew"},{"family":"Pritchard","given":"Jonathan K"}],"issued":{"date-parts":[["2009"]]}}}],"schema":"https://github.com/citation-style-language/schema/raw/master/csl-citation.json"} </w:instrText>
      </w:r>
      <w:r w:rsidR="00DD15EF">
        <w:fldChar w:fldCharType="separate"/>
      </w:r>
      <w:r w:rsidR="00DD15EF" w:rsidRPr="00DD15EF">
        <w:rPr>
          <w:rFonts w:cs="Times New Roman"/>
        </w:rPr>
        <w:t>(Hubisz et al., 2009)</w:t>
      </w:r>
      <w:r w:rsidR="00DD15EF">
        <w:fldChar w:fldCharType="end"/>
      </w:r>
      <w:r w:rsidR="008B1819">
        <w:t xml:space="preserve"> which </w:t>
      </w:r>
      <w:r w:rsidR="00DD15EF">
        <w:t xml:space="preserve">conceptually </w:t>
      </w:r>
      <w:r w:rsidR="008B1819">
        <w:t xml:space="preserve">represents </w:t>
      </w:r>
      <w:r w:rsidR="00DD15EF">
        <w:t xml:space="preserve">the number of ancestral </w:t>
      </w:r>
      <w:r w:rsidR="00DD15EF" w:rsidRPr="00DD15EF">
        <w:t>populations</w:t>
      </w:r>
      <w:r w:rsidR="00DD15EF">
        <w:t xml:space="preserve"> from which </w:t>
      </w:r>
      <w:r w:rsidR="00DD15EF" w:rsidRPr="00DD15EF">
        <w:t>each individual’s</w:t>
      </w:r>
      <w:r w:rsidR="00DD15EF">
        <w:t xml:space="preserve"> </w:t>
      </w:r>
      <w:r w:rsidR="00DD15EF" w:rsidRPr="00DD15EF">
        <w:t>alleles</w:t>
      </w:r>
      <w:r w:rsidR="00DD15EF">
        <w:t xml:space="preserve"> originate. </w:t>
      </w:r>
      <w:r w:rsidR="00BF4293">
        <w:t>We allowed unequal representation of source populations in the sample (alternative ancestry prior) and</w:t>
      </w:r>
      <w:r w:rsidR="00323BFF">
        <w:t xml:space="preserve"> set starting values of </w:t>
      </w:r>
      <w:r w:rsidR="00323BFF" w:rsidRPr="008B1819">
        <w:t>α</w:t>
      </w:r>
      <w:r w:rsidR="00DD15EF">
        <w:t xml:space="preserve"> it to 1/K</w:t>
      </w:r>
      <w:r w:rsidR="00323BFF">
        <w:t xml:space="preserve"> because</w:t>
      </w:r>
      <w:r w:rsidR="00BF4293">
        <w:t xml:space="preserve"> this parametrization led to lower a</w:t>
      </w:r>
      <w:r w:rsidR="00BF4293" w:rsidRPr="00BF4293">
        <w:t>verage assignment errors</w:t>
      </w:r>
      <w:r w:rsidR="00BF4293">
        <w:t xml:space="preserve"> in a simulation study </w:t>
      </w:r>
      <w:r w:rsidR="00BF4293">
        <w:fldChar w:fldCharType="begin"/>
      </w:r>
      <w:r w:rsidR="008B17F5">
        <w:instrText xml:space="preserve"> ADDIN ZOTERO_ITEM CSL_CITATION {"citationID":"rBki7Ck3","properties":{"formattedCitation":"(Wang, 2017)","plainCitation":"(Wang, 2017)","noteIndex":0},"citationItems":[{"id":13520,"uris":["http://zotero.org/users/4948104/items/V7JLV7UC"],"itemData":{"id":13520,"type":"article-journal","abstract":"The computer program Structure implements a Bayesian method, based on a population genetics model, to assign individuals to their source populations using genetic marker data. It is widely applied in the ﬁelds of ecology, evolutionary biology, human genetics and conservation biology for detecting hidden genetic structures, inferring the most likely number of populations (K), assigning individuals to source populations and estimating admixture and migration rates. Recently, several simulation studies repeatedly concluded that the program yields erroneous inferences when samples from different populations are highly unbalanced in size. Analysing both simulated and empirical data sets, this study conﬁrms that Structure indeed yields poor individual assignments to source populations and gives frequently incorrect estimates of K when sampling is unbalanced. However, this poor performance is mainly caused by the adoption of the default ancestry prior, which assumes all source populations contribute equally to the pooled sample of individuals. When the alternative ancestry prior, which allows for unequal representations of the source populations by the sample, is adopted, accurate individual assignments could be obtained even if sampling is highly unbalanced. The alternative prior also improves the inference of K by two estimators, albeit the improvement is not as much as that in individual assignments to populations. For the difﬁcult case of many populations and unbalanced sampling, a rarely used parameter combination of the alternative ancestry prior, an initial ALPHA value much smaller than the default and the uncorrelated allele frequency model is required for Structure to yield accurate inferences. I conclude that Structure is easy to use but is easier to misuse because of its complicated genetic model and many parameter (prior) options which may not be obvious to choose, and suggest using multiple plausible models (parameters) and K estimators in conducting comparative and exploratory Structure analysis.","container-title":"Molecular Ecology Resources","language":"en","page":"981-990","source":"Zotero","title":"The computer program structure for assigning individuals to populations: easy to use but easier to misuse","volume":"17","author":[{"family":"Wang","given":"Jinliang"}],"issued":{"date-parts":[["2017"]]}}}],"schema":"https://github.com/citation-style-language/schema/raw/master/csl-citation.json"} </w:instrText>
      </w:r>
      <w:r w:rsidR="00BF4293">
        <w:fldChar w:fldCharType="separate"/>
      </w:r>
      <w:r w:rsidR="00BF4293" w:rsidRPr="00BF4293">
        <w:rPr>
          <w:rFonts w:cs="Times New Roman"/>
        </w:rPr>
        <w:t>(Wang, 2017)</w:t>
      </w:r>
      <w:r w:rsidR="00BF4293">
        <w:fldChar w:fldCharType="end"/>
      </w:r>
      <w:r w:rsidR="00BF4293">
        <w:t xml:space="preserve">. </w:t>
      </w:r>
      <w:r w:rsidR="00DD15EF">
        <w:t xml:space="preserve">We </w:t>
      </w:r>
      <w:r w:rsidR="008B1819">
        <w:t xml:space="preserve">conducted ten independent runs with 200 000 </w:t>
      </w:r>
      <w:r w:rsidR="00DD15EF">
        <w:t xml:space="preserve">Markov Chain Monte Carlo </w:t>
      </w:r>
      <w:r w:rsidR="008B1819">
        <w:t>burn-in iterations followed by 1 000 000 iterations for one to five clusters. We ruled out higher numbers of cluster based on preliminary analyses.</w:t>
      </w:r>
      <w:r w:rsidR="00BF4293">
        <w:t xml:space="preserve"> To determine the most likely number of clusters, we </w:t>
      </w:r>
      <w:r w:rsidR="00512C50">
        <w:t xml:space="preserve">directly </w:t>
      </w:r>
      <w:r w:rsidR="00BF4293">
        <w:t>compared log-likelihood</w:t>
      </w:r>
      <w:r w:rsidR="00512C50">
        <w:t>s</w:t>
      </w:r>
      <w:r w:rsidR="00BF4293">
        <w:t xml:space="preserve"> for all K values across the ten runs</w:t>
      </w:r>
      <w:r w:rsidR="00512C50">
        <w:t>, and we used th</w:t>
      </w:r>
      <w:r w:rsidR="00512C50" w:rsidRPr="00512C50">
        <w:t xml:space="preserve">e ΔK statistic </w:t>
      </w:r>
      <w:r w:rsidR="00B31F3E">
        <w:t xml:space="preserve">which is </w:t>
      </w:r>
      <w:r w:rsidR="00B31F3E" w:rsidRPr="00B31F3E">
        <w:t>based on the rate of change in the log probability of data</w:t>
      </w:r>
      <w:r w:rsidR="0012154E">
        <w:t xml:space="preserve"> given K </w:t>
      </w:r>
      <w:r w:rsidR="0012154E">
        <w:fldChar w:fldCharType="begin"/>
      </w:r>
      <w:r w:rsidR="008B17F5">
        <w:instrText xml:space="preserve"> ADDIN ZOTERO_ITEM CSL_CITATION {"citationID":"tzvIxAWI","properties":{"formattedCitation":"(Evanno et al., 2005)","plainCitation":"(Evanno et al., 2005)","noteIndex":0},"citationItems":[{"id":13528,"uris":["http://zotero.org/users/4948104/items/JKFRSQMD"],"itemData":{"id":13528,"type":"article-journal","abstract":"The identification of genetically homogeneous groups of individuals is a long standing issue in population genetics. A recent Bayesian algorithm implemented in the software STRUCTURE allows the identification of such groups. However, the ability of this algorithm to detect the true number of clusters ( K ) in a sample of individuals when patterns of dispersal among populations are not homogeneous has not been tested. The goal of this study is to carry out such tests, using various dispersal scenarios from data generated with an individualbased model. We found that in most cases the estimated ‘log probability of data’ does not provide a correct estimation of the number of clusters, K. However, using an ad hoc statistic ∆K based on the rate of change in the log probability of data between successive K values, we found that STRUCTURE accurately detects the uppermost hierarchical level of structure for the scenarios we tested. As might be expected, the results are sensitive to the type of genetic marker used (AFLP vs. microsatellite), the number of loci scored, the number of populations sampled, and the number of individuals typed in each sample.","container-title":"Molecular Ecology","language":"en","page":"2611-2620","source":"Zotero","title":"Detecting the number of clusters of individuals using the software structure: a simulation study","volume":"14","author":[{"family":"Evanno","given":"G."},{"family":"Regnaut","given":"S."},{"family":"Goudet","given":"Jérôme"}],"issued":{"date-parts":[["2005"]]}}}],"schema":"https://github.com/citation-style-language/schema/raw/master/csl-citation.json"} </w:instrText>
      </w:r>
      <w:r w:rsidR="0012154E">
        <w:fldChar w:fldCharType="separate"/>
      </w:r>
      <w:r w:rsidR="0012154E" w:rsidRPr="0012154E">
        <w:rPr>
          <w:rFonts w:cs="Times New Roman"/>
        </w:rPr>
        <w:t>(Evanno et al., 2005)</w:t>
      </w:r>
      <w:r w:rsidR="0012154E">
        <w:fldChar w:fldCharType="end"/>
      </w:r>
      <w:r w:rsidR="00512C50" w:rsidRPr="00512C50">
        <w:t>.</w:t>
      </w:r>
      <w:r w:rsidR="0012154E">
        <w:t xml:space="preserve"> We also surveyed the variation in STRUCTURE outputs and matched clusters across runs to avoid issues with label change and multimodality. </w:t>
      </w:r>
      <w:r w:rsidR="009F6975">
        <w:rPr>
          <w:highlight w:val="magenta"/>
        </w:rPr>
        <w:t>DISPLAY A</w:t>
      </w:r>
      <w:r w:rsidR="0012154E" w:rsidRPr="0075181F">
        <w:rPr>
          <w:highlight w:val="magenta"/>
        </w:rPr>
        <w:t>VERAGE OR BEST RUN?</w:t>
      </w:r>
    </w:p>
    <w:p w14:paraId="25A1AE8E" w14:textId="2C1D56B2" w:rsidR="0012154E" w:rsidRDefault="0012154E" w:rsidP="008F518D">
      <w:r>
        <w:t xml:space="preserve">Secondly, we </w:t>
      </w:r>
      <w:r w:rsidR="009E5EEF">
        <w:t>considered a model-free approach</w:t>
      </w:r>
      <w:r>
        <w:t xml:space="preserve"> </w:t>
      </w:r>
      <w:r w:rsidR="009E5EEF">
        <w:t xml:space="preserve">which is less reliant on assumptions and used </w:t>
      </w:r>
      <w:r w:rsidR="00310AC9" w:rsidRPr="00310AC9">
        <w:t xml:space="preserve">discriminant analysis of principal components </w:t>
      </w:r>
      <w:r w:rsidR="00310AC9">
        <w:t>(</w:t>
      </w:r>
      <w:r>
        <w:t>DAPC</w:t>
      </w:r>
      <w:r w:rsidR="00310AC9">
        <w:t>;</w:t>
      </w:r>
      <w:r>
        <w:t xml:space="preserve"> </w:t>
      </w:r>
      <w:r w:rsidR="00C94A14">
        <w:fldChar w:fldCharType="begin"/>
      </w:r>
      <w:r w:rsidR="008B17F5">
        <w:instrText xml:space="preserve"> ADDIN ZOTERO_ITEM CSL_CITATION {"citationID":"RouopZZO","properties":{"formattedCitation":"(Jombart et al., 2010, 2009)","plainCitation":"(Jombart et al., 2010, 2009)","dontUpdate":true,"noteIndex":0},"citationItems":[{"id":1539,"uris":["http://zotero.org/users/4948104/items/ISPSB3RL"],"itemData":{"id":1539,"type":"article-journal","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container-title":"BMC genetics","DOI":"10.1186/1471-2156-11-94","ISSN":"1471-2156","issue":"1","note":"PMID: 20950446\npublisher: BioMed Central Ltd\nISBN: 1471-2156","page":"94","title":"Discriminant analysis of principal components: a new method for the analysis of genetically structured populations.","volume":"11","author":[{"family":"Jombart","given":"Thibaut"},{"family":"Devillard","given":"Sébastien"},{"family":"Balloux","given":"François"}],"issued":{"date-parts":[["2010"]]}}},{"id":4825,"uris":["http://zotero.org/users/4948104/items/FEQK4ZAY"],"itemData":{"id":4825,"type":"article-journal","abstract":"Multivariate analyses such as principal component analysis were among the first statistical methods employed to extract information from genetic markers. From their early applications to current innovations, these approaches have proven to be efficient for the analysis of the genetic variability in various contexts such as human genetics, conservation and adaptation studies. However, because multivariate analysis is a wide and diversified area of statistics, choosing a method appropriate to both the data and to the question being asked can be difficult. Moreover, some particularities of genetic markers need to be taken into account when using multivariate methods. As a consequence, multivariate analyses are often used as black boxes, which results in frequent mistakes in the literature. In this review, we provide a critical analysis of the application of multivariate methods to genetic markers, using a general framework that unifies all these methods for the sake of clarity. First, we focus on some common mistakes in these applications and ways to avoid these pitfalls. We then detail the most critical particularities of allele frequencies that demand adaptations of multivariate methods, and we propose solutions to the subsequent problems. Finally, we tackle several questions of interest in which multivariate analysis has a great role to play, such as the study of the typological coherence of different genetic markers, or the investigation of spatial genetic patterns.","container-title":"Heredity","DOI":"10.1038/hdy.2008.130","ISSN":"0018-067X","issue":"4","note":"PMID: 19156164\nISBN: 0018-067X","page":"330-341","title":"Genetic markers in the playground of multivariate analysis.","volume":"102","author":[{"family":"Jombart","given":"Thibaut"},{"family":"Pontier","given":"D"},{"family":"Dufour","given":"a-B"}],"issued":{"date-parts":[["2009"]]}}}],"schema":"https://github.com/citation-style-language/schema/raw/master/csl-citation.json"} </w:instrText>
      </w:r>
      <w:r w:rsidR="00C94A14">
        <w:fldChar w:fldCharType="separate"/>
      </w:r>
      <w:r w:rsidR="00C94A14" w:rsidRPr="00C94A14">
        <w:rPr>
          <w:rFonts w:cs="Times New Roman"/>
        </w:rPr>
        <w:t>Jombart et al., 2010, 2009)</w:t>
      </w:r>
      <w:r w:rsidR="00C94A14">
        <w:fldChar w:fldCharType="end"/>
      </w:r>
      <w:r w:rsidR="00C94A14">
        <w:t xml:space="preserve">. We considered both a grouping prior based on study areas (2 study areas = 2 potential clusters) and </w:t>
      </w:r>
      <w:r w:rsidR="00C94A14">
        <w:rPr>
          <w:i/>
          <w:iCs/>
        </w:rPr>
        <w:t>de novo</w:t>
      </w:r>
      <w:r w:rsidR="00C94A14">
        <w:t xml:space="preserve"> grouping because several studies have highlighted that those two alternatives may produce different clustering outcomes </w:t>
      </w:r>
      <w:r w:rsidR="00C94A14">
        <w:fldChar w:fldCharType="begin"/>
      </w:r>
      <w:r w:rsidR="008B17F5">
        <w:instrText xml:space="preserve"> ADDIN ZOTERO_ITEM CSL_CITATION {"citationID":"aZhQLwIA","properties":{"formattedCitation":"(Gl\\uc0\\u252{}ck et al., 2022; Miller et al., 2020)","plainCitation":"(Glück et al., 2022; Miller et al., 2020)","noteIndex":0},"citationItems":[{"id":13270,"uris":["http://zotero.org/users/4948104/items/J354TIHC"],"itemData":{"id":13270,"type":"article-journal","abstract":"Background:  The environment is a strong driver of genetic structure in many natural populations, yet often neglected in population genetic studies. This may be a particular problem in vagile species, where subtle structure cannot be explained by limitations to dispersal. Consequently, these species might falsely be considered quasi-panmictic and hence potentially mismanaged. A species this might apply to, is the buff-tailed bumble bee (Bombus terrestris), an economically important and widespread pollinator, which is considered to be quasi-panmictic at mainland continental scales. Here we aimed to (i) quantify genetic structure in 21+ populations of the buff-tailed bumble bee, sampled throughout two Eastern European countries, and (ii) analyse the degree to which structure is explained by environmental differences, habitat permeability and geographic distance. Using 12 microsatellite loci, we characterised populations of this species with Fst analyses, complemented by discriminant analysis of principal components and Bayesian clustering approaches. We then applied generalized dissimilarity modelling to simultaneously assess the informativeness of geographic distance, habitat permeability and environmental differences among populations in explaining divergence.\nResults:  Genetic structure of the buff-tailed bumble bee quantified by means of Fst was subtle and not detected by Bayesian clustering. Discriminant analysis of principal components suggested insignificant but still noticeable structure that slightly exceeded estimates obtained through Fst analyses. As expected, geographic distance and habitat permeability were not informative in explaining the spatial pattern of genetic divergence. Yet, environmental variables related to temperature, vegetation and topography were highly informative, explaining between 33 and 39% of the genetic variation observed.\nConclusions:  In contrast to previous studies reporting quasi-panmixia in continental populations of this species, we demonstrated the presence of subtle population structure related to environmental heterogeneity. Environmental data proved to be highly useful in unravelling the drivers of genetic structure in this vagile and opportunistic species. We highlight the potential of including these data to obtain a better understanding of population structure and the processes driving it in species considered to be quasi-panmictic.","container-title":"BMC Ecology and Evolution","DOI":"10.1186/s12862-022-01963-5","ISSN":"2730-7182","issue":"1","journalAbbreviation":"BMC Ecol Evo","language":"en","page":"8","source":"DOI.org (Crossref)","title":"Environmental differences explain subtle yet detectable genetic structure in a widespread pollinator","volume":"22","author":[{"family":"Glück","given":"Marcel"},{"family":"Geue","given":"Julia C."},{"family":"Thomassen","given":"Henri A."}],"issued":{"date-parts":[["2022",12]]}}},{"id":13541,"uris":["http://zotero.org/users/4948104/items/9CAIW67B"],"itemData":{"id":13541,"type":"article-journal","abstract":"Inference of genetic clusters is a key aim of population genetics, sparking development of numerous analytical methods. Within these, there is a conceptual divide between ﬁnding de novo structure versus assessment of a priori groups. Recently developed, Discriminant Analysis of Principal Components (DAPC), combines discriminant analysis (DA) with principal component (PC) analysis. When applying DAPC, the groups used in the DA (speciﬁed a priori or described de novo) need to be carefully assessed. While DAPC has rapidly become a core technique, the sensitivity of the method to misspeciﬁcation of groups and how it is being empirically applied, are unknown. To address this, we conducted a simulation study examining the inﬂuence of a priori versus de novo group designations, and a literature review of how DAPC is being applied. We found that with a priori groupings, distance between genetic clusters reﬂected underlying FST. However, when migration rates were high and groups were described de novo there was considerable inaccuracy, both in terms of the number of genetic clusters suggested and placement of individuals into those clusters. Nearly all (90.1%) of 224 studies surveyed used DAPC to ﬁnd de novo clusters, and for the majority (62.5%) the stated goal matched the results. However, most studies (52.3%) omit key run parameters, preventing repeatability and transparency. Therefore, we present recommendations for standard reporting of parameters used in DAPC analyses. The inﬂuence of groupings in genetic clustering is not unique to DAPC, and researchers need to consider their goal and which methods will be most appropriate.","container-title":"Heredity","language":"en","page":"269-280","source":"Zotero","title":"The influence of a priori grouping on inference of genetic clusters: simulation study and literature review of the DAPC method","volume":"125","author":[{"family":"Miller","given":"Joshua M"},{"family":"Cullingham","given":"Catherine I."},{"family":"Peery","given":"Rihannon M."}],"issued":{"date-parts":[["2020"]]}}}],"schema":"https://github.com/citation-style-language/schema/raw/master/csl-citation.json"} </w:instrText>
      </w:r>
      <w:r w:rsidR="00C94A14">
        <w:fldChar w:fldCharType="separate"/>
      </w:r>
      <w:r w:rsidR="00C94A14" w:rsidRPr="00C94A14">
        <w:rPr>
          <w:rFonts w:cs="Times New Roman"/>
          <w:szCs w:val="24"/>
        </w:rPr>
        <w:t>(Glück et al., 2022; Miller et al., 2020)</w:t>
      </w:r>
      <w:r w:rsidR="00C94A14">
        <w:fldChar w:fldCharType="end"/>
      </w:r>
      <w:r w:rsidR="00C94A14">
        <w:t>.</w:t>
      </w:r>
      <w:r w:rsidR="003738E5">
        <w:t xml:space="preserve"> </w:t>
      </w:r>
      <w:r w:rsidR="00567A1A">
        <w:t>When no grouping is input (</w:t>
      </w:r>
      <w:r w:rsidR="00567A1A">
        <w:rPr>
          <w:i/>
          <w:iCs/>
        </w:rPr>
        <w:t>de novo</w:t>
      </w:r>
      <w:r w:rsidR="00567A1A">
        <w:t xml:space="preserve">), </w:t>
      </w:r>
      <w:r w:rsidR="00567A1A" w:rsidRPr="00567A1A">
        <w:t xml:space="preserve">DAPC uses sequential </w:t>
      </w:r>
      <w:r w:rsidR="00567A1A">
        <w:t>k</w:t>
      </w:r>
      <w:r w:rsidR="00567A1A" w:rsidRPr="00567A1A">
        <w:t xml:space="preserve">-means </w:t>
      </w:r>
      <w:r w:rsidR="00567A1A">
        <w:t xml:space="preserve">to find potential clusters prior to the estimation of the </w:t>
      </w:r>
      <w:r w:rsidR="00CE5988">
        <w:t>best number of genetic clusters.</w:t>
      </w:r>
      <w:r w:rsidR="00567A1A" w:rsidRPr="00567A1A">
        <w:t xml:space="preserve"> </w:t>
      </w:r>
      <w:r w:rsidR="008E29AC">
        <w:t>We followed</w:t>
      </w:r>
      <w:r w:rsidR="00567A1A">
        <w:t xml:space="preserve"> the </w:t>
      </w:r>
      <w:r w:rsidR="00CE3BBC">
        <w:t xml:space="preserve">up-to-date </w:t>
      </w:r>
      <w:r w:rsidR="00567A1A">
        <w:t>recommendations from the development team</w:t>
      </w:r>
      <w:r w:rsidR="00CE3BBC">
        <w:t xml:space="preserve"> regarding the appropriate steps to conduct DAPC</w:t>
      </w:r>
      <w:r w:rsidR="00567A1A">
        <w:t xml:space="preserve"> </w:t>
      </w:r>
      <w:r w:rsidR="00567A1A">
        <w:fldChar w:fldCharType="begin"/>
      </w:r>
      <w:r w:rsidR="008B17F5">
        <w:instrText xml:space="preserve"> ADDIN ZOTERO_ITEM CSL_CITATION {"citationID":"tfc3Kcz2","properties":{"formattedCitation":"(Jombart and Collins, 2022)","plainCitation":"(Jombart and Collins, 2022)","noteIndex":0},"citationItems":[{"id":13548,"uris":["http://zotero.org/users/4948104/items/JKCF87YF"],"itemData":{"id":13548,"type":"document","abstract":"This vignette provides a tutorial for applying the Discriminant Analysis of Principal Components (DAPC [1]) using the adegenet package [2] for the R software [3]. This method aims to identify and describe genetic clusters, although it can in fact be applied to any quantitative data. We illustrate how to use find.clusters to identify clusters, and dapc to describe the relationships between these clusters. More advanced topics are then introduced, such as advanced graphics, assessing the stability of DAPC results and using supplementary individuals.","language":"en","source":"Zotero","title":"A tutorial for Discriminant Analysis of Principal Components (DAPC) using adegenet 2.1.6","author":[{"family":"Jombart","given":"Thibaut"},{"family":"Collins","given":"Caitlin"}],"issued":{"date-parts":[["2022"]]}}}],"schema":"https://github.com/citation-style-language/schema/raw/master/csl-citation.json"} </w:instrText>
      </w:r>
      <w:r w:rsidR="00567A1A">
        <w:fldChar w:fldCharType="separate"/>
      </w:r>
      <w:r w:rsidR="00567A1A" w:rsidRPr="00567A1A">
        <w:rPr>
          <w:rFonts w:cs="Times New Roman"/>
        </w:rPr>
        <w:t>(Jombart and Collins, 2022)</w:t>
      </w:r>
      <w:r w:rsidR="00567A1A">
        <w:fldChar w:fldCharType="end"/>
      </w:r>
      <w:r w:rsidR="008E29AC">
        <w:t xml:space="preserve">. </w:t>
      </w:r>
      <w:r w:rsidR="004E5F81">
        <w:t xml:space="preserve">When using the </w:t>
      </w:r>
      <w:r w:rsidR="004E5F81">
        <w:rPr>
          <w:i/>
          <w:iCs/>
        </w:rPr>
        <w:t xml:space="preserve">de </w:t>
      </w:r>
      <w:r w:rsidR="004E5F81" w:rsidRPr="00512650">
        <w:t>novo</w:t>
      </w:r>
      <w:r w:rsidR="00512650">
        <w:t xml:space="preserve"> method, w</w:t>
      </w:r>
      <w:r w:rsidR="00CE3BBC" w:rsidRPr="00512650">
        <w:t>e</w:t>
      </w:r>
      <w:r w:rsidR="00CE3BBC">
        <w:t xml:space="preserve"> first conducted a principal components </w:t>
      </w:r>
      <w:proofErr w:type="gramStart"/>
      <w:r w:rsidR="00CE3BBC">
        <w:t>analysis which</w:t>
      </w:r>
      <w:proofErr w:type="gramEnd"/>
      <w:r w:rsidR="00CE3BBC">
        <w:t xml:space="preserve"> transforms the genotype data to a new coordinate system</w:t>
      </w:r>
      <w:r w:rsidR="008E29AC">
        <w:t xml:space="preserve"> and generates </w:t>
      </w:r>
      <w:r w:rsidR="00CE3BBC" w:rsidRPr="00CE3BBC">
        <w:t>linear combinations</w:t>
      </w:r>
      <w:r w:rsidR="008E29AC">
        <w:t xml:space="preserve"> of genetic information</w:t>
      </w:r>
      <w:r w:rsidR="00CD7732">
        <w:t>. E</w:t>
      </w:r>
      <w:r w:rsidR="008E29AC">
        <w:t>ach of those combinations</w:t>
      </w:r>
      <w:r w:rsidR="00CD7732">
        <w:t xml:space="preserve">, also called </w:t>
      </w:r>
      <w:r w:rsidR="008E29AC">
        <w:t>component</w:t>
      </w:r>
      <w:r w:rsidR="00901AB9">
        <w:t>s</w:t>
      </w:r>
      <w:r w:rsidR="008E29AC">
        <w:t xml:space="preserve"> </w:t>
      </w:r>
      <w:r w:rsidR="00CD7732">
        <w:t xml:space="preserve">or </w:t>
      </w:r>
      <w:r w:rsidR="008E29AC">
        <w:t>eigenvector</w:t>
      </w:r>
      <w:r w:rsidR="00CD7732">
        <w:t>s,</w:t>
      </w:r>
      <w:r w:rsidR="008E29AC" w:rsidRPr="008E29AC">
        <w:t xml:space="preserve"> </w:t>
      </w:r>
      <w:r w:rsidR="008E29AC">
        <w:t>aligns with the direction of maximum variance in the rotated data</w:t>
      </w:r>
      <w:r w:rsidR="00CD7732">
        <w:t xml:space="preserve"> while being orthogonal to the previous component</w:t>
      </w:r>
      <w:r w:rsidR="008E29AC">
        <w:t>.</w:t>
      </w:r>
      <w:r w:rsidR="002749E1">
        <w:t xml:space="preserve"> Using all the principal components, we then </w:t>
      </w:r>
      <w:r w:rsidR="002F6F08">
        <w:t xml:space="preserve">ran k-means with 1000000 iterations and </w:t>
      </w:r>
      <w:r w:rsidR="002749E1">
        <w:t xml:space="preserve">used Bayesian Information Criterion (BIC) to evaluate the performance of K values from </w:t>
      </w:r>
      <w:proofErr w:type="gramStart"/>
      <w:r w:rsidR="002749E1">
        <w:t>1</w:t>
      </w:r>
      <w:proofErr w:type="gramEnd"/>
      <w:r w:rsidR="002749E1">
        <w:t xml:space="preserve"> to 20.</w:t>
      </w:r>
      <w:r w:rsidR="000B0738">
        <w:t xml:space="preserve"> </w:t>
      </w:r>
      <w:r w:rsidR="004E41E0">
        <w:t xml:space="preserve">We chose the K represented by a </w:t>
      </w:r>
      <w:r w:rsidR="004E41E0" w:rsidRPr="000B0738">
        <w:t xml:space="preserve">BIC </w:t>
      </w:r>
      <w:r w:rsidR="004E41E0">
        <w:t>presenting</w:t>
      </w:r>
      <w:r w:rsidR="004E41E0" w:rsidRPr="000B0738">
        <w:t xml:space="preserve"> an elbow in the curve o</w:t>
      </w:r>
      <w:r w:rsidR="004E41E0">
        <w:t xml:space="preserve">f BIC values as a function of k. </w:t>
      </w:r>
      <w:r w:rsidR="004E41E0">
        <w:lastRenderedPageBreak/>
        <w:t>This is s</w:t>
      </w:r>
      <w:r w:rsidR="000B0738">
        <w:t xml:space="preserve">imilar to the moment interpretation of </w:t>
      </w:r>
      <w:r w:rsidR="004E41E0">
        <w:t xml:space="preserve">likelihood values for STRUCTURE. </w:t>
      </w:r>
      <w:r w:rsidR="00512650">
        <w:t xml:space="preserve">Regardless of the method we used to describe potential clusters, we chose the best number of components to retain for the DAPC based on both cross-validation and </w:t>
      </w:r>
      <w:r w:rsidR="00512650" w:rsidRPr="00512650">
        <w:rPr>
          <w:i/>
          <w:iCs/>
        </w:rPr>
        <w:t>a</w:t>
      </w:r>
      <w:r w:rsidR="00512650">
        <w:t>-score optimization. This is a necessary step because t</w:t>
      </w:r>
      <w:r w:rsidR="004E5F81">
        <w:t>he first few components</w:t>
      </w:r>
      <w:r w:rsidR="00512650">
        <w:t xml:space="preserve"> </w:t>
      </w:r>
      <w:r w:rsidR="004E5F81">
        <w:t>represent most of the genetic variation</w:t>
      </w:r>
      <w:r w:rsidR="00512650">
        <w:t>, we want to find a balance to preserve discrimination power while avoiding overfitting</w:t>
      </w:r>
      <w:r w:rsidR="004E5F81">
        <w:t>.</w:t>
      </w:r>
      <w:r w:rsidR="006D1903">
        <w:t xml:space="preserve"> </w:t>
      </w:r>
      <w:r w:rsidR="002F6F08">
        <w:t xml:space="preserve">We also conducted 1000 </w:t>
      </w:r>
      <w:r w:rsidR="002F6F08">
        <w:rPr>
          <w:i/>
          <w:iCs/>
        </w:rPr>
        <w:t xml:space="preserve">de novo </w:t>
      </w:r>
      <w:r w:rsidR="002F6F08">
        <w:t xml:space="preserve">runs with different seeds and 1000000 k-means iterations to evaluate whether they converged on the same number of clusters, and when they converged whether they produced similar clusters. </w:t>
      </w:r>
      <w:r w:rsidR="006D1903">
        <w:t xml:space="preserve">We systematically used </w:t>
      </w:r>
      <w:r w:rsidR="006D1903" w:rsidRPr="006D1903">
        <w:t xml:space="preserve">all discriminant functions for the assignment of individuals into </w:t>
      </w:r>
      <w:proofErr w:type="gramStart"/>
      <w:r w:rsidR="006D1903" w:rsidRPr="006D1903">
        <w:t>clusters</w:t>
      </w:r>
      <w:r w:rsidR="002F6F08">
        <w:t xml:space="preserve"> and used cross-validation to evaluate the general performance of the DAPC</w:t>
      </w:r>
      <w:proofErr w:type="gramEnd"/>
      <w:r w:rsidR="002F6F08">
        <w:t xml:space="preserve"> and compared it with a random classifier</w:t>
      </w:r>
      <w:r w:rsidR="00741BEF">
        <w:t>.</w:t>
      </w:r>
    </w:p>
    <w:p w14:paraId="6D21CE12" w14:textId="20B3DF65" w:rsidR="001737CB" w:rsidRDefault="00F46AE1" w:rsidP="008F518D">
      <w:r>
        <w:t xml:space="preserve">To </w:t>
      </w:r>
      <w:r w:rsidR="00422AF5">
        <w:t xml:space="preserve">explore whether </w:t>
      </w:r>
      <w:r>
        <w:t>isolation-by-distance (IBD)</w:t>
      </w:r>
      <w:r w:rsidR="00422AF5">
        <w:t xml:space="preserve"> is responsible for genetic differentiation in our study landscapes</w:t>
      </w:r>
      <w:r>
        <w:t xml:space="preserve">, we first evaluated the linear relationship between the natural logarithms of </w:t>
      </w:r>
      <w:r w:rsidR="00422AF5">
        <w:t xml:space="preserve">geographic distance and </w:t>
      </w:r>
      <w:proofErr w:type="spellStart"/>
      <w:r>
        <w:t>Loiselle’s</w:t>
      </w:r>
      <w:proofErr w:type="spellEnd"/>
      <w:r>
        <w:t xml:space="preserve"> kinship values </w:t>
      </w:r>
      <w:r>
        <w:fldChar w:fldCharType="begin"/>
      </w:r>
      <w:r w:rsidR="008B17F5">
        <w:instrText xml:space="preserve"> ADDIN ZOTERO_ITEM CSL_CITATION {"citationID":"KzTN76JN","properties":{"formattedCitation":"(Loiselle et al., 1995)","plainCitation":"(Loiselle et al., 1995)","noteIndex":0},"citationItems":[{"id":44,"uris":["http://zotero.org/users/4948104/items/HBG2FYDW"],"itemData":{"id":44,"type":"article-journal","container-title":"American Journal of Botany","issue":"11","page":"1420-1425","title":"Spatial Genetic Structure of a Tropical Understory Shrub","volume":"82","author":[{"family":"Loiselle","given":"Bette","dropping-particle":"a"},{"family":"Sork","given":"Victoria L"},{"family":"Nason","given":"John"},{"family":"Graham","given":"Catherine"}],"issued":{"date-parts":[["1995"]]}}}],"schema":"https://github.com/citation-style-language/schema/raw/master/csl-citation.json"} </w:instrText>
      </w:r>
      <w:r>
        <w:fldChar w:fldCharType="separate"/>
      </w:r>
      <w:r w:rsidRPr="00F46AE1">
        <w:rPr>
          <w:rFonts w:cs="Times New Roman"/>
        </w:rPr>
        <w:t>(</w:t>
      </w:r>
      <w:proofErr w:type="spellStart"/>
      <w:r w:rsidRPr="00F46AE1">
        <w:rPr>
          <w:rFonts w:cs="Times New Roman"/>
        </w:rPr>
        <w:t>Loiselle</w:t>
      </w:r>
      <w:proofErr w:type="spellEnd"/>
      <w:r w:rsidRPr="00F46AE1">
        <w:rPr>
          <w:rFonts w:cs="Times New Roman"/>
        </w:rPr>
        <w:t xml:space="preserve"> et al., 1995)</w:t>
      </w:r>
      <w:r>
        <w:fldChar w:fldCharType="end"/>
      </w:r>
      <w:r>
        <w:t xml:space="preserve"> </w:t>
      </w:r>
      <w:r w:rsidR="00422AF5">
        <w:t xml:space="preserve">which measure the genetic relatedness between pairs of individuals. The usual </w:t>
      </w:r>
      <w:r w:rsidR="00A2784D">
        <w:t>increasing</w:t>
      </w:r>
      <w:r w:rsidR="00422AF5">
        <w:t xml:space="preserve"> pattern of IBD </w:t>
      </w:r>
      <w:proofErr w:type="gramStart"/>
      <w:r w:rsidR="00422AF5">
        <w:t>is, of course, expected</w:t>
      </w:r>
      <w:proofErr w:type="gramEnd"/>
      <w:r w:rsidR="00422AF5">
        <w:t xml:space="preserve"> to be </w:t>
      </w:r>
      <w:r w:rsidR="00A2784D">
        <w:t>decreasing</w:t>
      </w:r>
      <w:r w:rsidR="00422AF5">
        <w:t xml:space="preserve"> one given that kinship is a similarity metric rather than a distance/dissimilarity metric</w:t>
      </w:r>
      <w:r>
        <w:t>. We chose this genetic distance because it is considered a less</w:t>
      </w:r>
      <w:r w:rsidRPr="00F46AE1">
        <w:t xml:space="preserve"> biased estimator with low sampling variance</w:t>
      </w:r>
      <w:r>
        <w:t xml:space="preserve"> </w:t>
      </w:r>
      <w:r w:rsidR="00422AF5">
        <w:fldChar w:fldCharType="begin"/>
      </w:r>
      <w:r w:rsidR="008B17F5">
        <w:instrText xml:space="preserve"> ADDIN ZOTERO_ITEM CSL_CITATION {"citationID":"jZZJ3oFR","properties":{"formattedCitation":"(Vekemans and Hardy, 2004)","plainCitation":"(Vekemans and Hardy, 2004)","noteIndex":0},"citationItems":[{"id":5397,"uris":["http://zotero.org/users/4948104/items/XCYNI5U8"],"itemData":{"id":5397,"type":"article-journal","abstract":"Many empirical studies have assessed fine-scale spatial genetic structure (SGS), i.e. the nonrandom spatial distribution of genotypes, within plant populations using genetic markers and spatial autocorrelation techniques. These studies mostly provided qualitative descriptions of SGS, rendering quantitative comparisons among studies difficult. The theory of isolation by distance can predict the pattern of SGS under limited gene dispersal, suggesting new approaches, based on the relationship between pairwise relatedness coefficients and the spatial distance between individuals, to quantify SGS and infer gene dispersal parameters. Here we review the theory underlying such methods and discuss issues about their application to plant populations, such as the choice of the relatedness statistics, the sampling scheme to adopt, the procedure to test SGS, and the interpretation of spatial autocorrelograms. We propose to quantify SGS by an 'Sp' statistic primarily dependent upon the rate of decrease of pairwise kinship coefficients between individuals with the logarithm of the distance in two dimensions. Under certain conditions, this statistic estimates the reciprocal of the neighbourhood size. Reanalysing data from, mostly, published studies, the Sp statistic was assessed for 47 plant species. It was found to be significantly related to the mating system (higher in selfing species) and to the life form (higher in herbs than trees), as well as to the population density (higher under low density). We discuss the necessity for comparing SGS with direct estimates of gene dispersal distances, and show how the approach presented can be extended to assess (i) the level of biparental inbreeding, and (ii) the kurtosis of the gene dispersal distribution.","container-title":"Molecular Ecology","DOI":"10.1046/j.1365-294X.2004.02076.x","ISSN":"09621083","issue":"4","note":"PMID: 15012766","page":"921-935","title":"New insights from fine-scale spatial genetic structure analyses in plant populations","volume":"13","author":[{"family":"Vekemans","given":"X."},{"family":"Hardy","given":"O. J."}],"issued":{"date-parts":[["2004"]]}}}],"schema":"https://github.com/citation-style-language/schema/raw/master/csl-citation.json"} </w:instrText>
      </w:r>
      <w:r w:rsidR="00422AF5">
        <w:fldChar w:fldCharType="separate"/>
      </w:r>
      <w:r w:rsidR="00422AF5" w:rsidRPr="00422AF5">
        <w:rPr>
          <w:rFonts w:cs="Times New Roman"/>
        </w:rPr>
        <w:t>(Vekemans and Hardy, 2004)</w:t>
      </w:r>
      <w:r w:rsidR="00422AF5">
        <w:fldChar w:fldCharType="end"/>
      </w:r>
      <w:r>
        <w:t>.</w:t>
      </w:r>
      <w:r w:rsidR="00422AF5">
        <w:t xml:space="preserve"> We also computed Mantel’s</w:t>
      </w:r>
      <w:r w:rsidR="00422AF5" w:rsidRPr="00422AF5">
        <w:t xml:space="preserve"> permutation test for similarity of </w:t>
      </w:r>
      <w:r w:rsidR="00422AF5">
        <w:t xml:space="preserve">our </w:t>
      </w:r>
      <w:r w:rsidR="00422AF5" w:rsidRPr="00422AF5">
        <w:t xml:space="preserve">two </w:t>
      </w:r>
      <w:r w:rsidR="00422AF5">
        <w:t xml:space="preserve">distance </w:t>
      </w:r>
      <w:r w:rsidR="00422AF5" w:rsidRPr="00422AF5">
        <w:t>matrices</w:t>
      </w:r>
      <w:r w:rsidR="00422AF5">
        <w:t xml:space="preserve"> (1-Loiselle’s kinship and geographic distance). Finally, </w:t>
      </w:r>
      <w:r w:rsidR="00A2784D">
        <w:t>to</w:t>
      </w:r>
      <w:r w:rsidR="00422AF5">
        <w:t xml:space="preserve"> </w:t>
      </w:r>
      <w:r w:rsidR="00A2784D">
        <w:t xml:space="preserve">understand the scale at which genetic structure </w:t>
      </w:r>
      <w:proofErr w:type="gramStart"/>
      <w:r w:rsidR="00A2784D">
        <w:t>is shaped</w:t>
      </w:r>
      <w:proofErr w:type="gramEnd"/>
      <w:r w:rsidR="00A2784D">
        <w:t xml:space="preserve"> by dispersal we created a Mantel correlogram using </w:t>
      </w:r>
      <w:r w:rsidR="00A2784D" w:rsidRPr="00A2784D">
        <w:t>Sturge’s rule to define distance classes</w:t>
      </w:r>
      <w:r w:rsidR="00A2784D">
        <w:t xml:space="preserve"> and </w:t>
      </w:r>
      <w:r w:rsidR="00A2784D" w:rsidRPr="00A2784D">
        <w:t>us</w:t>
      </w:r>
      <w:r w:rsidR="00A2784D">
        <w:t>ed</w:t>
      </w:r>
      <w:r w:rsidR="00A2784D" w:rsidRPr="00A2784D">
        <w:t xml:space="preserve"> a Monte Carlo procedure</w:t>
      </w:r>
      <w:r w:rsidR="00A2784D">
        <w:t xml:space="preserve"> to test whether correlation values are significant.</w:t>
      </w:r>
    </w:p>
    <w:p w14:paraId="5F38ABC4" w14:textId="4A20F347" w:rsidR="00F46AE1" w:rsidRDefault="00F46AE1" w:rsidP="008F518D">
      <w:r>
        <w:t xml:space="preserve">Because IBD was so low for both species – slopes were not significantly different from </w:t>
      </w:r>
      <w:proofErr w:type="gramStart"/>
      <w:r>
        <w:t>0</w:t>
      </w:r>
      <w:proofErr w:type="gramEnd"/>
      <w:r>
        <w:t xml:space="preserve"> within study areas – we could not investigate isolation-by-resistance and the landscape genetics of those two species as was originally planned (Peterman, comm. pers 2022). </w:t>
      </w:r>
    </w:p>
    <w:p w14:paraId="66461765" w14:textId="77777777" w:rsidR="002F6F08" w:rsidRPr="00C94A14" w:rsidRDefault="002F6F08" w:rsidP="008F518D"/>
    <w:p w14:paraId="1DEC0AD2" w14:textId="6BACA959" w:rsidR="00B34036" w:rsidRDefault="00B34036" w:rsidP="001E1E6D">
      <w:pPr>
        <w:pStyle w:val="Heading1"/>
      </w:pPr>
      <w:r>
        <w:t>RESULTS</w:t>
      </w:r>
    </w:p>
    <w:p w14:paraId="59E9B191" w14:textId="12422E51" w:rsidR="0085357E" w:rsidRDefault="000071E4" w:rsidP="000071E4">
      <w:pPr>
        <w:pStyle w:val="Heading2"/>
        <w:numPr>
          <w:ilvl w:val="1"/>
          <w:numId w:val="1"/>
        </w:numPr>
      </w:pPr>
      <w:r>
        <w:t xml:space="preserve"> </w:t>
      </w:r>
      <w:proofErr w:type="gramStart"/>
      <w:r>
        <w:t>|  Genotyping</w:t>
      </w:r>
      <w:proofErr w:type="gramEnd"/>
      <w:r>
        <w:t xml:space="preserve"> and filtering</w:t>
      </w:r>
    </w:p>
    <w:p w14:paraId="3B964279" w14:textId="57F50F24" w:rsidR="004B144A" w:rsidRDefault="000071E4" w:rsidP="000071E4">
      <w:pPr>
        <w:pStyle w:val="Heading2"/>
        <w:numPr>
          <w:ilvl w:val="1"/>
          <w:numId w:val="1"/>
        </w:numPr>
      </w:pPr>
      <w:r>
        <w:lastRenderedPageBreak/>
        <w:t xml:space="preserve"> </w:t>
      </w:r>
      <w:proofErr w:type="gramStart"/>
      <w:r>
        <w:t>|  Genetic</w:t>
      </w:r>
      <w:proofErr w:type="gramEnd"/>
      <w:r>
        <w:t xml:space="preserve"> diversity</w:t>
      </w:r>
    </w:p>
    <w:p w14:paraId="6F52AADF" w14:textId="24DD129C" w:rsidR="00517AC7" w:rsidRPr="00517AC7" w:rsidRDefault="00517AC7" w:rsidP="00517AC7">
      <w:r>
        <w:t xml:space="preserve">High </w:t>
      </w:r>
      <w:proofErr w:type="spellStart"/>
      <w:r>
        <w:t>Fis</w:t>
      </w:r>
      <w:proofErr w:type="spellEnd"/>
      <w:r>
        <w:t xml:space="preserve">, low </w:t>
      </w:r>
      <w:proofErr w:type="spellStart"/>
      <w:r>
        <w:t>Fst</w:t>
      </w:r>
      <w:proofErr w:type="spellEnd"/>
      <w:r>
        <w:t>. Allelic richness increase with sample size. Slight differentiation between study areas.</w:t>
      </w:r>
    </w:p>
    <w:p w14:paraId="0FF7918D" w14:textId="6D57170C" w:rsidR="000071E4" w:rsidRDefault="004B144A" w:rsidP="000071E4">
      <w:pPr>
        <w:pStyle w:val="Heading2"/>
        <w:numPr>
          <w:ilvl w:val="1"/>
          <w:numId w:val="1"/>
        </w:numPr>
      </w:pPr>
      <w:r>
        <w:t xml:space="preserve"> </w:t>
      </w:r>
      <w:proofErr w:type="gramStart"/>
      <w:r>
        <w:t>|</w:t>
      </w:r>
      <w:r w:rsidR="000071E4">
        <w:t xml:space="preserve"> </w:t>
      </w:r>
      <w:r w:rsidR="0075181F">
        <w:t xml:space="preserve"> </w:t>
      </w:r>
      <w:r>
        <w:t>C</w:t>
      </w:r>
      <w:r w:rsidR="000071E4">
        <w:t>lustering</w:t>
      </w:r>
      <w:proofErr w:type="gramEnd"/>
      <w:r w:rsidR="000071E4">
        <w:t xml:space="preserve"> and isolation-by-distance</w:t>
      </w:r>
    </w:p>
    <w:p w14:paraId="411C1CEC" w14:textId="6DA31359" w:rsidR="00517AC7" w:rsidRDefault="00517AC7" w:rsidP="00517AC7">
      <w:r>
        <w:t>K=</w:t>
      </w:r>
      <w:proofErr w:type="gramStart"/>
      <w:r>
        <w:t>2</w:t>
      </w:r>
      <w:proofErr w:type="gramEnd"/>
      <w:r>
        <w:t xml:space="preserve"> but very messy, so really K=1?</w:t>
      </w:r>
    </w:p>
    <w:p w14:paraId="242A2F4D" w14:textId="1F6099B2" w:rsidR="00517AC7" w:rsidRPr="00517AC7" w:rsidRDefault="00517AC7" w:rsidP="00517AC7">
      <w:r>
        <w:t>No IBD within study areas.</w:t>
      </w:r>
    </w:p>
    <w:p w14:paraId="51ED73B0" w14:textId="77777777" w:rsidR="001E0187" w:rsidRPr="001E0187" w:rsidRDefault="001E0187" w:rsidP="001E0187"/>
    <w:p w14:paraId="28864E8C" w14:textId="67FE885E" w:rsidR="00B34036" w:rsidRDefault="00B34036" w:rsidP="001E1E6D">
      <w:pPr>
        <w:pStyle w:val="Heading1"/>
      </w:pPr>
      <w:r>
        <w:t>DISCUSSION</w:t>
      </w:r>
    </w:p>
    <w:p w14:paraId="5A719120" w14:textId="5186DB45" w:rsidR="00965DCE" w:rsidRDefault="00920AAC" w:rsidP="00920AAC">
      <w:pPr>
        <w:pStyle w:val="Heading2"/>
        <w:numPr>
          <w:ilvl w:val="1"/>
          <w:numId w:val="1"/>
        </w:numPr>
      </w:pPr>
      <w:r>
        <w:t xml:space="preserve"> </w:t>
      </w:r>
      <w:proofErr w:type="gramStart"/>
      <w:r>
        <w:t xml:space="preserve">|  </w:t>
      </w:r>
      <w:r w:rsidR="00BD6B63">
        <w:t>High</w:t>
      </w:r>
      <w:proofErr w:type="gramEnd"/>
      <w:r w:rsidR="00BD6B63">
        <w:t xml:space="preserve"> l</w:t>
      </w:r>
      <w:r w:rsidRPr="00920AAC">
        <w:t>arge-scale population connectivity</w:t>
      </w:r>
      <w:r w:rsidR="005B3379">
        <w:t xml:space="preserve"> but low genetic diversity</w:t>
      </w:r>
    </w:p>
    <w:p w14:paraId="1745A4A9" w14:textId="4A7E4542" w:rsidR="00682835" w:rsidRDefault="00682835" w:rsidP="00056907">
      <w:r>
        <w:t>Our study showed that two species of hoverflies present high genetic connectivity across tens of kilometers of urbanized landscapes bearing natural and artificial barriers.</w:t>
      </w:r>
    </w:p>
    <w:p w14:paraId="5B2AE97B" w14:textId="77777777" w:rsidR="005B3379" w:rsidRDefault="00682835" w:rsidP="00056907">
      <w:r>
        <w:t>Other studies.</w:t>
      </w:r>
    </w:p>
    <w:p w14:paraId="7452E736" w14:textId="41D9254A" w:rsidR="00B53E2A" w:rsidRPr="00B53E2A" w:rsidRDefault="004D4FD0" w:rsidP="00056907">
      <w:r>
        <w:t xml:space="preserve">Our positive results about the genetic connectivity </w:t>
      </w:r>
      <w:proofErr w:type="gramStart"/>
      <w:r>
        <w:t>should nevertheless be contrasted</w:t>
      </w:r>
      <w:proofErr w:type="gramEnd"/>
      <w:r>
        <w:t xml:space="preserve"> to the low g</w:t>
      </w:r>
      <w:r w:rsidR="005B3379">
        <w:t>enetic diversity</w:t>
      </w:r>
      <w:r>
        <w:t xml:space="preserve"> in both species. Although our study species were widespread and abundant according to our sampling teams, their low genetic diversity</w:t>
      </w:r>
      <w:r w:rsidR="005B3379">
        <w:t xml:space="preserve"> could limit resilience when facing catastrophic events</w:t>
      </w:r>
      <w:r>
        <w:t xml:space="preserve"> </w:t>
      </w:r>
      <w:r w:rsidR="00F35C53">
        <w:t xml:space="preserve">or gradual environmental changes. Indeed, genetic diversity </w:t>
      </w:r>
      <w:r w:rsidR="00F35C53" w:rsidRPr="004D4FD0">
        <w:t>is the raw material for evolutionary adaptatio</w:t>
      </w:r>
      <w:r w:rsidR="00F35C53">
        <w:t>n necessary to overcome environmental constraints on survival and growth.</w:t>
      </w:r>
      <w:r w:rsidR="00752B84">
        <w:t xml:space="preserve"> The hoverfly populations we studied could be at risk</w:t>
      </w:r>
      <w:r w:rsidR="00F35C53">
        <w:t xml:space="preserve">     </w:t>
      </w:r>
      <w:r>
        <w:t>such as a new disease, or</w:t>
      </w:r>
      <w:r w:rsidR="005B3379">
        <w:t xml:space="preserve"> the ongoing threat of climate change</w:t>
      </w:r>
      <w:r>
        <w:t xml:space="preserve">. </w:t>
      </w:r>
      <w:proofErr w:type="gramStart"/>
      <w:r w:rsidR="005B3379">
        <w:t>which</w:t>
      </w:r>
      <w:proofErr w:type="gramEnd"/>
      <w:r w:rsidR="005B3379">
        <w:t xml:space="preserve"> may affect the sequential use of flower by the hoverfly community throughout the season by affecting plant phenology.</w:t>
      </w:r>
      <w:r w:rsidR="00682835">
        <w:br/>
      </w:r>
      <w:r w:rsidR="00682835">
        <w:lastRenderedPageBreak/>
        <w:br/>
      </w:r>
    </w:p>
    <w:p w14:paraId="165C2867" w14:textId="24F38049" w:rsidR="000C4754" w:rsidRDefault="00BF53CF" w:rsidP="00DE7D58">
      <w:pPr>
        <w:pStyle w:val="Heading2"/>
        <w:numPr>
          <w:ilvl w:val="1"/>
          <w:numId w:val="1"/>
        </w:numPr>
      </w:pPr>
      <w:r>
        <w:t xml:space="preserve"> </w:t>
      </w:r>
      <w:proofErr w:type="gramStart"/>
      <w:r w:rsidR="00DE7D58">
        <w:t>|  Implications</w:t>
      </w:r>
      <w:proofErr w:type="gramEnd"/>
      <w:r w:rsidR="00DE7D58">
        <w:t xml:space="preserve"> for hoverfly biodiversity and pollination services</w:t>
      </w:r>
    </w:p>
    <w:p w14:paraId="4183894F" w14:textId="501FABDC" w:rsidR="00682835" w:rsidRDefault="00682835" w:rsidP="00682835">
      <w:r>
        <w:t>Although we did not find   Constraints on gene flow within urbanized landscapes, they are likely to exist in other systems.</w:t>
      </w:r>
    </w:p>
    <w:p w14:paraId="6A10F1CF" w14:textId="73BB772C" w:rsidR="00517AC7" w:rsidRDefault="00517AC7" w:rsidP="00682835">
      <w:r>
        <w:t xml:space="preserve">Reminder of threats and how dispersal and connectivity </w:t>
      </w:r>
      <w:proofErr w:type="gramStart"/>
      <w:r>
        <w:t>could be used</w:t>
      </w:r>
      <w:proofErr w:type="gramEnd"/>
      <w:r>
        <w:t xml:space="preserve"> to help understand and mitigate declines.</w:t>
      </w:r>
    </w:p>
    <w:p w14:paraId="79D7BCDB" w14:textId="7D4FA872" w:rsidR="00517AC7" w:rsidRDefault="00517AC7" w:rsidP="00682835">
      <w:r>
        <w:t>Highlighting that</w:t>
      </w:r>
      <w:r w:rsidR="005C38C0">
        <w:t>,</w:t>
      </w:r>
      <w:r>
        <w:t xml:space="preserve"> given proper habitats</w:t>
      </w:r>
      <w:r w:rsidR="005C38C0">
        <w:t>, hoverfly could quickly colonize the landscape and that habitat quality and quantity are likely more limiting that isolation between habitat patches. W</w:t>
      </w:r>
      <w:r>
        <w:t>ildflower strips distributed homoge</w:t>
      </w:r>
      <w:r w:rsidR="005C38C0">
        <w:t>n</w:t>
      </w:r>
      <w:r>
        <w:t xml:space="preserve">ously </w:t>
      </w:r>
      <w:proofErr w:type="gramStart"/>
      <w:r>
        <w:t xml:space="preserve">in </w:t>
      </w:r>
      <w:r w:rsidR="005C38C0">
        <w:t>an agricultural or urban</w:t>
      </w:r>
      <w:r>
        <w:t xml:space="preserve"> lands</w:t>
      </w:r>
      <w:r w:rsidR="005C38C0">
        <w:t>c</w:t>
      </w:r>
      <w:r>
        <w:t>ape</w:t>
      </w:r>
      <w:r w:rsidR="005C38C0">
        <w:t>s</w:t>
      </w:r>
      <w:proofErr w:type="gramEnd"/>
      <w:r w:rsidR="005C38C0">
        <w:t xml:space="preserve"> could support some hoverfly</w:t>
      </w:r>
      <w:r w:rsidR="0080586D">
        <w:t xml:space="preserve"> species and would foster their pollinator services and their large contribution to aphid control</w:t>
      </w:r>
      <w:r w:rsidR="005C38C0">
        <w:t xml:space="preserve">. </w:t>
      </w:r>
      <w:r w:rsidR="0080586D">
        <w:t>For some species, u</w:t>
      </w:r>
      <w:r w:rsidR="005C38C0">
        <w:t xml:space="preserve">rban </w:t>
      </w:r>
      <w:r w:rsidR="0080586D">
        <w:t xml:space="preserve">centers could act as a </w:t>
      </w:r>
      <w:r w:rsidR="005C38C0">
        <w:t xml:space="preserve">refuge </w:t>
      </w:r>
      <w:r w:rsidR="0080586D">
        <w:t>when the surrounding landscape is unfavorable due to heavy pesticide use or lack of floral resources</w:t>
      </w:r>
      <w:r w:rsidR="005C38C0">
        <w:t>.</w:t>
      </w:r>
      <w:r w:rsidR="0080586D">
        <w:t xml:space="preserve"> Some cities may carry … (car net papers, Cologne hoverfly inventory paper).</w:t>
      </w:r>
    </w:p>
    <w:p w14:paraId="73FE245B" w14:textId="2635FC39" w:rsidR="00232AC8" w:rsidRPr="00682835" w:rsidRDefault="00232AC8" w:rsidP="00682835">
      <w:r>
        <w:t>Some introduced hoverflies</w:t>
      </w:r>
      <w:r w:rsidRPr="006577A9">
        <w:t xml:space="preserve"> c</w:t>
      </w:r>
      <w:r>
        <w:t>an</w:t>
      </w:r>
      <w:r w:rsidRPr="006577A9">
        <w:t xml:space="preserve"> potentially outcompete native species due to their high </w:t>
      </w:r>
      <w:proofErr w:type="spellStart"/>
      <w:r w:rsidRPr="006577A9">
        <w:t>polyphagy</w:t>
      </w:r>
      <w:proofErr w:type="spellEnd"/>
      <w:r>
        <w:t xml:space="preserve"> and dispersal abilities. The high effective dispersal ability of </w:t>
      </w:r>
      <w:r>
        <w:rPr>
          <w:i/>
        </w:rPr>
        <w:t>M. florea</w:t>
      </w:r>
      <w:r>
        <w:t xml:space="preserve"> </w:t>
      </w:r>
      <w:r w:rsidRPr="00BF53CF">
        <w:t>suggested</w:t>
      </w:r>
      <w:r>
        <w:t xml:space="preserve"> in our study suggests that this</w:t>
      </w:r>
      <w:r>
        <w:rPr>
          <w:vanish/>
        </w:rPr>
        <w:t xml:space="preserve">sin our study suggests that tho. </w:t>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rPr>
          <w:vanish/>
        </w:rPr>
        <w:pgNum/>
      </w:r>
      <w:r>
        <w:t xml:space="preserve"> species can live in and move through disturbed habitats in Europe. </w:t>
      </w:r>
      <w:r>
        <w:rPr>
          <w:i/>
        </w:rPr>
        <w:t>M. florea</w:t>
      </w:r>
      <w:r>
        <w:t xml:space="preserve"> has been introduced on the west coast of North America pre-2005 </w:t>
      </w:r>
      <w:r>
        <w:fldChar w:fldCharType="begin"/>
      </w:r>
      <w:r>
        <w:instrText xml:space="preserve"> ADDIN ZOTERO_ITEM CSL_CITATION {"citationID":"TZ7wUqSB","properties":{"formattedCitation":"(BugGuide, 2022)","plainCitation":"(BugGuide, 2022)","noteIndex":0},"citationItems":[{"id":13506,"uris":["http://zotero.org/users/4948104/items/9JWPCS56"],"itemData":{"id":13506,"type":"report","title":"Species account - Myathropa florea","URL":"https://bugguide.net/node/view/32026","author":[{"family":"BugGuide","given":""}],"accessed":{"date-parts":[["2022",9,5]]},"issued":{"date-parts":[["2022"]]}}}],"schema":"https://github.com/citation-style-language/schema/raw/master/csl-citation.json"} </w:instrText>
      </w:r>
      <w:r>
        <w:fldChar w:fldCharType="separate"/>
      </w:r>
      <w:r w:rsidRPr="00E75EAB">
        <w:rPr>
          <w:rFonts w:cs="Times New Roman"/>
        </w:rPr>
        <w:t>(BugGuide, 2022)</w:t>
      </w:r>
      <w:r>
        <w:fldChar w:fldCharType="end"/>
      </w:r>
      <w:r>
        <w:t xml:space="preserve">, likely through the timber trade because their larvae often develop among decaying roots or in rot-holes of trees, or with associated decaying matter </w:t>
      </w:r>
      <w:r>
        <w:fldChar w:fldCharType="begin"/>
      </w:r>
      <w:r>
        <w:instrText xml:space="preserve"> ADDIN ZOTERO_ITEM CSL_CITATION {"citationID":"Zbmyxmgr","properties":{"formattedCitation":"(Rotheray, 1993)","plainCitation":"(Rotheray, 1993)","noteIndex":0},"citationItems":[{"id":13578,"uris":["http://zotero.org/users/4948104/items/IXMTMAEP"],"itemData":{"id":13578,"type":"article-journal","container-title":"Dipterists Digest","title":"Colour Guide to Hoverfly Larvae (Diptera: Syrphidae)","volume":"9","author":[{"family":"Rotheray","given":"Graham E."}],"issued":{"date-parts":[["1993"]]}}}],"schema":"https://github.com/citation-style-language/schema/raw/master/csl-citation.json"} </w:instrText>
      </w:r>
      <w:r>
        <w:fldChar w:fldCharType="separate"/>
      </w:r>
      <w:r w:rsidRPr="00691E49">
        <w:rPr>
          <w:rFonts w:cs="Times New Roman"/>
        </w:rPr>
        <w:t>(Rotheray, 1993)</w:t>
      </w:r>
      <w:r>
        <w:fldChar w:fldCharType="end"/>
      </w:r>
      <w:r>
        <w:t xml:space="preserve">. Unfortunately, </w:t>
      </w:r>
      <w:r>
        <w:rPr>
          <w:i/>
        </w:rPr>
        <w:t>M. florea</w:t>
      </w:r>
      <w:r>
        <w:t xml:space="preserve"> has already spread from on the east coast of North America </w:t>
      </w:r>
      <w:r>
        <w:fldChar w:fldCharType="begin"/>
      </w:r>
      <w:r>
        <w:instrText xml:space="preserve"> ADDIN ZOTERO_ITEM CSL_CITATION {"citationID":"4jqhcsb7","properties":{"formattedCitation":"(GBIF.org, 2022; Miranda et al., 2013)","plainCitation":"(GBIF.org, 2022; Miranda et al., 2013)","noteIndex":0},"citationItems":[{"id":13503,"uris":["http://zotero.org/users/4948104/items/3ZP5IBYA"],"itemData":{"id":13503,"type":"report","title":"Occurrence Download - Myathropa florea - North America (05 September 2022) https://doi.org/10.15468/dl.ctqqr2","URL":"https://doi.org/10.15468/dl.ctqqr2","author":[{"family":"GBIF.org","given":""}],"issued":{"date-parts":[["2022",9,5]]}}},{"id":13505,"uris":["http://zotero.org/users/4948104/items/J2F93GWZ"],"itemData":{"id":13505,"type":"article-journal","abstract":"Representatives of the conspicuous and diverse family Syrphidae are found worldwide, and adults of many species are of considerable economic importance as pollinators. Due to their relatively large size, frequently colourful appearance and conspicuous habits, most syrphid genera are readily identifiable in the field with the help of proper identification tools. We have developed an interactive photographic key that is intuitive to use yet comprehensive, covering all genera of Syrphidae in the Nearctic Region. Every page is fully illustrated, with accompanying text designed to highlight important characters. The key provides the most current classification for the family and adds 15 genera and subgenera not previously recorded or recognized for the region. Several species in the genera Chrysotoxum Meigen 1803, Leucozona Schiner 1860, Platycheirus Lepeletier &amp; Serville 1828 and Volucella Geoffroy 1762 are resurrected from synonymy. Two new synonyms are proposed: Ferdinandea dives (Osten Sacken 1877) and F. nigripes (Osten Sacken 1877) are proposed as new synonyms of F. buccata (Loew 1863).","container-title":"Canadian Journal of Arthropod Identification","ISSN":"19112173","journalAbbreviation":"CJAI","language":"en","source":"DOI.org (Crossref)","title":"Key to the Genera of Nearctic Syrphidae","volume":"23","author":[{"family":"Miranda","given":"G. F. G."},{"family":"Young","given":"A. D."},{"family":"Locke","given":"M. M."},{"family":"Marshall","given":"S. A."},{"family":"Skevington","given":"J. H."},{"family":"Thompson","given":"F. C."}],"issued":{"date-parts":[["2013"]]}}}],"schema":"https://github.com/citation-style-language/schema/raw/master/csl-citation.json"} </w:instrText>
      </w:r>
      <w:r>
        <w:fldChar w:fldCharType="separate"/>
      </w:r>
      <w:r w:rsidRPr="00E75EAB">
        <w:rPr>
          <w:rFonts w:cs="Times New Roman"/>
        </w:rPr>
        <w:t>(GBIF.org, 2022; Miranda et al., 2013)</w:t>
      </w:r>
      <w:r>
        <w:fldChar w:fldCharType="end"/>
      </w:r>
      <w:r>
        <w:t xml:space="preserve">. </w:t>
      </w:r>
      <w:r>
        <w:rPr>
          <w:i/>
        </w:rPr>
        <w:t>M. florea</w:t>
      </w:r>
      <w:r>
        <w:t xml:space="preserve"> were seen feeding on more than 10 species of flowers during the fieldwork for this study (Wittische, unpublished); many hoverflies are known to be highly polyphagous </w:t>
      </w:r>
      <w:r>
        <w:fldChar w:fldCharType="begin"/>
      </w:r>
      <w:r>
        <w:instrText xml:space="preserve"> ADDIN ZOTERO_ITEM CSL_CITATION {"citationID":"LD2r78ms","properties":{"formattedCitation":"(Branquart and Hemptinne, 2000)","plainCitation":"(Branquart and Hemptinne, 2000)","noteIndex":0},"citationItems":[{"id":13166,"uris":["http://zotero.org/users/4948104/items/4QCQKBYR"],"itemData":{"id":13166,"type":"article-journal","abstract":"Adults of the Syrphinae subfamily display no strong flower preferences but exploit pollen and nectar produced by native plants having large inflorescences and flat corollae (e.g. Apiaceae, Asteraceae. Ranunculaceae and Rosaceae). Seven foraging guilds are defined according to the dietary patterns of hoverflies, reflecting mainly a sequential exploitation of flowers at different times of the year and in different habitats. The majority of species live in forests where they form highly diversified communities. Few Syrphinae colonize successfully open and anthropogenic habitats, such as field margins and fallow areas. Episyrphus balteatus, Melanostoma mellinum, Eupeodes corollae, Sphaerophoria scripta and Platycheirus spp. are dominant in the communities of Syrphinae from open habitats, all over western Europe. These species are highly polyphagous and characterized by elongated mouthparts as well as a long and slender body. They have access to pollen and nectar in flowers with small and tubular corollae. It is suggested that their polyphagy is an important asset for colonizing open and ephemeral habitats.","container-title":"Ecography","DOI":"10.1111/j.1600-0587.2000.tb00316.x","ISSN":"1600-0587","issue":"6","language":"en","note":"_eprint: https://onlinelibrary.wiley.com/doi/pdf/10.1111/j.1600-0587.2000.tb00316.x","page":"732-742","source":"Wiley Online Library","title":"Selectivity in the exploitation of floral resources by hoverflies (Diptera: Syrphinae)","title-short":"Selectivity in the exploitation of floral resources by hoverflies (Diptera","volume":"23","author":[{"family":"Branquart","given":"Etienne"},{"family":"Hemptinne","given":"Jean-Louis"}],"issued":{"date-parts":[["2000"]]}}}],"schema":"https://github.com/citation-style-language/schema/raw/master/csl-citation.json"} </w:instrText>
      </w:r>
      <w:r>
        <w:fldChar w:fldCharType="separate"/>
      </w:r>
      <w:r w:rsidRPr="00E9629B">
        <w:rPr>
          <w:rFonts w:cs="Times New Roman"/>
        </w:rPr>
        <w:t>(Branquart and Hemptinne, 2000)</w:t>
      </w:r>
      <w:r>
        <w:fldChar w:fldCharType="end"/>
      </w:r>
      <w:r>
        <w:t xml:space="preserve">. Furthermore, given a similar climatic niche, widespread larval habitat, high dispersal ability and its tolerance for disturbance and urbanization suggested by our study, we expect </w:t>
      </w:r>
      <w:r>
        <w:rPr>
          <w:i/>
        </w:rPr>
        <w:t>M. florea</w:t>
      </w:r>
      <w:r>
        <w:t xml:space="preserve"> to spread further East in North America. </w:t>
      </w:r>
      <w:proofErr w:type="spellStart"/>
      <w:r>
        <w:rPr>
          <w:i/>
        </w:rPr>
        <w:t>Merodon</w:t>
      </w:r>
      <w:proofErr w:type="spellEnd"/>
      <w:r>
        <w:rPr>
          <w:i/>
        </w:rPr>
        <w:t xml:space="preserve"> </w:t>
      </w:r>
      <w:proofErr w:type="spellStart"/>
      <w:r w:rsidRPr="006809BE">
        <w:rPr>
          <w:i/>
        </w:rPr>
        <w:t>equestris</w:t>
      </w:r>
      <w:proofErr w:type="spellEnd"/>
      <w:r>
        <w:t xml:space="preserve"> is a European species now present in East Asia, North America, and Oceania </w:t>
      </w:r>
      <w:r>
        <w:fldChar w:fldCharType="begin"/>
      </w:r>
      <w:r>
        <w:instrText xml:space="preserve"> ADDIN ZOTERO_ITEM CSL_CITATION {"citationID":"dQjxP9lB","properties":{"formattedCitation":"(Hong et al., 2012; Thompson, 2008)","plainCitation":"(Hong et al., 2012; Thompson, 2008)","noteIndex":0},"citationItems":[{"id":13584,"uris":["http://zotero.org/users/4948104/items/RZI7A9Y3"],"itemData":{"id":13584,"type":"article-journal","abstract":"The recent increase in agricultural commodities from abroad and travelers due to the economic growth and globalization in Korea has resulted in an increase in invasive alien insect species establishing in Korea. When “alien” is defined as species introduced after the beginning of the Greater Korean Empire Era (1897), 171 insect species are considered invasive alien species. On average, 0.85 alien insect species have become established each year for the last 40years, and 76.6% of the alien insect species are economic agricultural pests. The annual invasion rate and the pest interceptions from imported cut flowers, planting material, and vegetables have been increasing rapidly. Traveler's baggage is an important pathway for fruit flies. Most of the alien pests that were first found in Japan were confirmed in Korea at least 3years later until the 1990s, but the pattern has been reversed since the 2000s. Thus, continuous information sharing with neighboring countries such as Japan and China is needed to develop a system for early detection and prompt action against invading insect species. Thus, we introduce and summarize the present status of invasive alien insect species in Korea.","container-title":"Journal of Asia-Pacific Entomology","DOI":"10.1016/j.aspen.2012.06.003","ISSN":"1226-8615","issue":"4","journalAbbreviation":"Journal of Asia-Pacific Entomology","language":"en","page":"521-532","source":"ScienceDirect","title":"The status quo of invasive alien insect species and plant quarantine in Korea","volume":"15","author":[{"family":"Hong","given":"Ki-Jeong"},{"family":"Lee","given":"Jong-Ho"},{"family":"Lee","given":"Gwan-Seok"},{"family":"Lee","given":"Seunghwan"}],"issued":{"date-parts":[["2012",12,1]]}}},{"id":13583,"uris":["http://zotero.org/users/4948104/items/8XZ789FX"],"itemData":{"id":13583,"type":"article-journal","abstract":"A key to the New Zealand flower fly genera is presented; one new genus (Anu Thompson, type una Thompson) and one new species (Anu una Thompson)) are described. A checklist of the flower flies of New Zealand is also included.","container-title":"Zootaxa","DOI":"10.11646/zootaxa.1716.1.1","ISSN":"1175-5334, 1175-5326","issue":"1","journalAbbreviation":"Zootaxa","language":"en","page":"1","source":"DOI.org (Crossref)","title":"A conspectus of New Zealand flower flies (Diptera: Syrphidae) with the description of a new genus and species","title-short":"A conspectus of New Zealand flower flies (Diptera","volume":"1716","author":[{"family":"Thompson","given":"F. Christian"}],"issued":{"date-parts":[["2008",2,29]]}}}],"schema":"https://github.com/citation-style-language/schema/raw/master/csl-citation.json"} </w:instrText>
      </w:r>
      <w:r>
        <w:fldChar w:fldCharType="separate"/>
      </w:r>
      <w:r w:rsidRPr="006809BE">
        <w:rPr>
          <w:rFonts w:cs="Times New Roman"/>
        </w:rPr>
        <w:t>(Hong et al., 2012; Thompson, 2008)</w:t>
      </w:r>
      <w:r>
        <w:fldChar w:fldCharType="end"/>
      </w:r>
      <w:r>
        <w:t xml:space="preserve"> and is a major pest of </w:t>
      </w:r>
      <w:r>
        <w:lastRenderedPageBreak/>
        <w:t xml:space="preserve">daffodils.. </w:t>
      </w:r>
      <w:proofErr w:type="spellStart"/>
      <w:r>
        <w:rPr>
          <w:i/>
        </w:rPr>
        <w:t>Eristalis</w:t>
      </w:r>
      <w:proofErr w:type="spellEnd"/>
      <w:r>
        <w:rPr>
          <w:i/>
        </w:rPr>
        <w:t xml:space="preserve"> </w:t>
      </w:r>
      <w:proofErr w:type="spellStart"/>
      <w:r>
        <w:rPr>
          <w:i/>
        </w:rPr>
        <w:t>tenax</w:t>
      </w:r>
      <w:proofErr w:type="spellEnd"/>
      <w:r>
        <w:t xml:space="preserve">, another European species, is a strong competitor due to its </w:t>
      </w:r>
      <w:proofErr w:type="spellStart"/>
      <w:r>
        <w:t>polyphagy</w:t>
      </w:r>
      <w:proofErr w:type="spellEnd"/>
      <w:r>
        <w:t xml:space="preserve">, strong dispersal and aggressive territorial behavior towards other pollinators </w:t>
      </w:r>
      <w:r>
        <w:fldChar w:fldCharType="begin"/>
      </w:r>
      <w:r>
        <w:instrText xml:space="preserve"> ADDIN ZOTERO_ITEM CSL_CITATION {"citationID":"CYI21csp","properties":{"formattedCitation":"(Wellington and Fitzpatrick, 1981)","plainCitation":"(Wellington and Fitzpatrick, 1981)","noteIndex":0},"citationItems":[{"id":13586,"uris":["http://zotero.org/users/4948104/items/637G6J6D"],"itemData":{"id":13586,"type":"article-journal","abstract":"When male drone flies (Eristalis tenax (L.)) of the spring and summer generations stop dispersing, they settle within individual home ranges that provide them with sheltering, resting, basking, grooming, feeding, and mating sites. Away from its mating place, a resident male rarely responds to other insects. On its mating site, however, it is territorial, attacking alien species, such as bees, wasps, and butterflies, as well as conspecific intruders. Territorial duty is demanding, and resident males take rest periods outside their territories whenever they can. When prevented from doing so, either by sky conditions which confine them to the territory, or by crowding which eliminates many neutral sites, they become increasingly aggressive. Males on open, horizontal territories (e.g., in flowerbeds) are more likely to notice intruders, and therefore are more liable to attack them, than males on vertical territories (e.g., on broad-leaved shrubs). The aggressiveness of E. tenax has social and ecological ramifications beyond its own species, since bees may stop foraging and aphidophagous syrphids may not oviposit in places where drone flies are exceptionally active., Après sa période de dispersion, le mâle de la mouche Eristalis tenax (L.) issu des générations printanières et estivales s’établit dans son domaine vital. Ceci lui procure des sites pour s’abriter, se reposer, prendre du soleil, faire sa toilette, se nourrir et s’accoupler. Un résident s’en prend rarement aux autres insectes sauf s’il se trouve sur son site d’accouplement. Il devient alors territorial, attaquant tout intrus de son espèce et même, les abeilles, les quêpes et les papillions. Mais la défense du territoire est exigeante et les mâles doivent se reposer hors de leurs territoires. Ils deviennent plus agressifs quand ils sont restreints à leurs territoires par les conditions météorologiques ou par la rareté des sites neutres causée par l’encombrement. Les résidents des territoires horizontaux et ouverts, les plates-bandes p. ex., peuvent facilement apercevoir les intrus. Ils sont donc susceptibles de réagir plus souvent que les résidents des territoires verticaux comme les arbustes à feuilles largest L’agressivité d’E. tenax a des ramifications sociales et écologiques pour d’autres espèces. Là où ils sont très actifs, les mâles peuvent empêcher le fourragement des abeilles et l’oviposition des syrphidés aphidophages.","container-title":"The Canadian Entomologist","DOI":"10.4039/Ent113695-8","ISSN":"1918-3240, 0008-347X","issue":"8","language":"en","note":"publisher: Cambridge University Press","page":"695-704","source":"Cambridge University Press","title":"Territoriality in the drone fly, Eristalis tenax (Diptera: Syrphidae)","title-short":"TERRITORIALITY IN THE DRONE FLY, ERISTALIS TENAX (DIPTERA","volume":"113","author":[{"family":"Wellington","given":"W. G."},{"family":"Fitzpatrick","given":"Sheila M."}],"issued":{"date-parts":[["1981",8]]}}}],"schema":"https://github.com/citation-style-language/schema/raw/master/csl-citation.json"} </w:instrText>
      </w:r>
      <w:r>
        <w:fldChar w:fldCharType="separate"/>
      </w:r>
      <w:r w:rsidRPr="00E9629B">
        <w:rPr>
          <w:rFonts w:cs="Times New Roman"/>
        </w:rPr>
        <w:t>(Wellington and Fitzpatrick, 1981)</w:t>
      </w:r>
      <w:r>
        <w:fldChar w:fldCharType="end"/>
      </w:r>
      <w:r>
        <w:t xml:space="preserve">. </w:t>
      </w:r>
      <w:r>
        <w:rPr>
          <w:i/>
        </w:rPr>
        <w:t xml:space="preserve">E. </w:t>
      </w:r>
      <w:proofErr w:type="spellStart"/>
      <w:r>
        <w:rPr>
          <w:i/>
        </w:rPr>
        <w:t>tenax</w:t>
      </w:r>
      <w:proofErr w:type="spellEnd"/>
      <w:r>
        <w:rPr>
          <w:i/>
        </w:rPr>
        <w:t xml:space="preserve"> </w:t>
      </w:r>
      <w:r>
        <w:t xml:space="preserve">has spread through North America and New Zealand where they reach high abundances. Finally, </w:t>
      </w:r>
      <w:proofErr w:type="spellStart"/>
      <w:r w:rsidRPr="006577A9">
        <w:rPr>
          <w:i/>
        </w:rPr>
        <w:t>Simosyrphus</w:t>
      </w:r>
      <w:proofErr w:type="spellEnd"/>
      <w:r w:rsidRPr="006577A9">
        <w:rPr>
          <w:i/>
        </w:rPr>
        <w:t xml:space="preserve"> </w:t>
      </w:r>
      <w:proofErr w:type="spellStart"/>
      <w:r w:rsidRPr="006577A9">
        <w:rPr>
          <w:i/>
        </w:rPr>
        <w:t>grandicornis</w:t>
      </w:r>
      <w:proofErr w:type="spellEnd"/>
      <w:r>
        <w:t xml:space="preserve"> is an Australasian species which </w:t>
      </w:r>
      <w:r w:rsidRPr="006577A9">
        <w:t xml:space="preserve">has been </w:t>
      </w:r>
      <w:r>
        <w:t>introduced</w:t>
      </w:r>
      <w:r w:rsidRPr="006577A9">
        <w:t xml:space="preserve"> to Hawaii and French Polynesia where no previous hoverfly species </w:t>
      </w:r>
      <w:r>
        <w:t xml:space="preserve">occurred </w:t>
      </w:r>
      <w:r>
        <w:fldChar w:fldCharType="begin"/>
      </w:r>
      <w:r>
        <w:instrText xml:space="preserve"> ADDIN ZOTERO_ITEM CSL_CITATION {"citationID":"MxqDOSJE","properties":{"formattedCitation":"(Doyle et al., 2020)","plainCitation":"(Doyle et al., 2020)","noteIndex":0},"citationItems":[{"id":13187,"uris":["http://zotero.org/users/4948104/items/HTQGGHE6"],"itemData":{"id":13187,"type":"article-journal","abstract":"Pollinator declines, changes in land use and climate-induced shifts in phenology have the potential to seriously affect ecosystem function and food security by disrupting pollination services provided by insects. Much of the current research focuses on bees, or groups other insects together as ‘non-bee pollinators’, obscuring the relative contribution of this diverse group of organisms. Prominent among the ‘non-bee pollinators’ are the hoverflies, known to visit at least 72% of global food crops, which we estimate to be worth around US$300 billion per year, together with over 70% of animal pollinated wildflowers. In addition, hoverflies provide ecosystem functions not seen in bees, such as crop protection from pests, recycling of organic matter and long-distance pollen transfer. Migratory species, in particular, can be hugely abundant and unlike many insect pollinators, do not yet appear to be in serious decline. In this review, we contrast the roles of hoverflies and bees as pollinators, discuss the need for research and monitoring of different pollinator responses to anthropogenic change and examine emerging research into large populations of migratory hoverflies, the threats they face and how they might be used to improve sustainable agriculture.","container-title":"Proceedings of the Royal Society B: Biological Sciences","DOI":"10.1098/rspb.2020.0508","issue":"1927","note":"publisher: Royal Society","page":"20200508","source":"royalsocietypublishing.org (Atypon)","title":"Pollination by hoverflies in the Anthropocene","volume":"287","author":[{"family":"Doyle","given":"Toby"},{"family":"Hawkes","given":"Will L. S."},{"family":"Massy","given":"Richard"},{"family":"Powney","given":"Gary D."},{"family":"Menz","given":"Myles H. M."},{"family":"Wotton","given":"Karl R."}],"issued":{"date-parts":[["2020",5,27]]}}}],"schema":"https://github.com/citation-style-language/schema/raw/master/csl-citation.json"} </w:instrText>
      </w:r>
      <w:r>
        <w:fldChar w:fldCharType="separate"/>
      </w:r>
      <w:r w:rsidRPr="00E9629B">
        <w:rPr>
          <w:rFonts w:cs="Times New Roman"/>
        </w:rPr>
        <w:t>(Doyle et al., 2020)</w:t>
      </w:r>
      <w:r>
        <w:fldChar w:fldCharType="end"/>
      </w:r>
      <w:r>
        <w:t>, which may have affected the floral and pollinator communities. The lack of knowledge about hoverfly introductions and their potential consequences on biodiversity is dire and further highlight why it is crucial to understand</w:t>
      </w:r>
      <w:r w:rsidRPr="00682835">
        <w:t xml:space="preserve"> hoverfly dispersal and their</w:t>
      </w:r>
      <w:r>
        <w:t xml:space="preserve"> population </w:t>
      </w:r>
      <w:r w:rsidRPr="00682835">
        <w:t>dynamics</w:t>
      </w:r>
      <w:r>
        <w:t>.</w:t>
      </w:r>
    </w:p>
    <w:p w14:paraId="119ED618" w14:textId="6E377995" w:rsidR="00682835" w:rsidRPr="00682835" w:rsidRDefault="00682835" w:rsidP="00682835"/>
    <w:p w14:paraId="5C6F7232" w14:textId="1909A84C" w:rsidR="005868ED" w:rsidRDefault="001737CB" w:rsidP="005868ED">
      <w:pPr>
        <w:pStyle w:val="Heading2"/>
        <w:numPr>
          <w:ilvl w:val="1"/>
          <w:numId w:val="1"/>
        </w:numPr>
      </w:pPr>
      <w:r>
        <w:t xml:space="preserve"> </w:t>
      </w:r>
      <w:proofErr w:type="gramStart"/>
      <w:r w:rsidR="00DE7D58">
        <w:t xml:space="preserve">|  </w:t>
      </w:r>
      <w:r w:rsidR="00D02D82" w:rsidRPr="00D02D82">
        <w:t>Methodological</w:t>
      </w:r>
      <w:proofErr w:type="gramEnd"/>
      <w:r w:rsidR="00D02D82" w:rsidRPr="00D02D82">
        <w:t xml:space="preserve"> </w:t>
      </w:r>
      <w:r w:rsidR="00BD6B63">
        <w:t>limits</w:t>
      </w:r>
      <w:r w:rsidR="00D02D82" w:rsidRPr="00D02D82">
        <w:t xml:space="preserve"> and future directions</w:t>
      </w:r>
    </w:p>
    <w:p w14:paraId="4025BCAF" w14:textId="2625F3C4" w:rsidR="00517AC7" w:rsidRDefault="008C5F0F" w:rsidP="005868ED">
      <w:r>
        <w:t>We could not do</w:t>
      </w:r>
      <w:r w:rsidR="0040773A">
        <w:t xml:space="preserve"> fancy landscape genetics model, however there might still be effects of the landscape on movement and on population health. </w:t>
      </w:r>
    </w:p>
    <w:p w14:paraId="05221283" w14:textId="56342DFD" w:rsidR="005868ED" w:rsidRDefault="00310AC9" w:rsidP="005868ED">
      <w:r>
        <w:t xml:space="preserve">Although STRUCTURE may perform better than DAPC in some scenarios because DAPC may be sensitive to IBD, DAPC performs well for scenarios with low IBD </w:t>
      </w:r>
      <w:r>
        <w:fldChar w:fldCharType="begin"/>
      </w:r>
      <w:r w:rsidR="008B17F5">
        <w:instrText xml:space="preserve"> ADDIN ZOTERO_ITEM CSL_CITATION {"citationID":"UoXyTRPZ","properties":{"formattedCitation":"(Blair et al., 2012)","plainCitation":"(Blair et al., 2012)","noteIndex":0},"citationItems":[{"id":13545,"uris":["http://zotero.org/users/4948104/items/IHQEHYMI"],"itemData":{"id":13545,"type":"article-journal","abstract":"Different analytical techniques used on the same data set may lead to different conclusions about the existence and strength of genetic structure. Therefore, reliable interpretation of the results from different methods depends on the efficacy and reliability of different statistical methods. In this paper, we evaluated the performance of multiple analytical methods to detect the presence of a linear barrier dividing populations. We were specifically interested in determining if simulation conditions, such as dispersal ability and genetic equilibrium, affect the power of different analytical methods for detecting barriers. We evaluated two boundary detection methods (Monmonier’s algorithm and WOMBLING), two spatial Bayesian clustering methods (TESS and GENELAND), an aspatial clustering approach (STRUCTURE), and two recently developed, non-Bayesian clustering methods [PSMIX and discriminant analysis of principal components (DAPC)]. We found that clustering methods had higher success rates than boundary detection methods and also detected the barrier more quickly. All methods detected the barrier more quickly when dispersal was long distance in comparison to short-distance dispersal scenarios. Bayesian clustering methods performed best overall, both in terms of highest success rates and lowest time to barrier detection, with GENELAND showing the highest power. None of the methods suggested a continuous linear barrier when the data were generated under an isolation-by-distance (IBD) model. However, the clustering methods had higher potential for leading to incorrect barrier inferences under IBD unless strict criteria for successful barrier detection were implemented. Based on our findings and those of previous simulation studies, we discuss the utility of different methods for detecting linear barriers to gene flow.","container-title":"Molecular Ecology Resources","DOI":"10.1111/j.1755-0998.2012.03151.x","ISSN":"1755-0998","issue":"5","language":"en","note":"_eprint: https://onlinelibrary.wiley.com/doi/pdf/10.1111/j.1755-0998.2012.03151.x","page":"822-833","source":"Wiley Online Library","title":"A simulation-based evaluation of methods for inferring linear barriers to gene flow","volume":"12","author":[{"family":"Blair","given":"Christopher"},{"family":"Weigel","given":"Dana E."},{"family":"Balazik","given":"Matthew"},{"family":"Keeley","given":"Annika T. H."},{"family":"Walker","given":"Faith M."},{"family":"Landguth","given":"Erin"},{"family":"Cushman","given":"Sam"},{"family":"Murphy","given":"Melanie"},{"family":"Waits","given":"Lisette"},{"family":"Balkenhol","given":"Niko"}],"issued":{"date-parts":[["2012"]]}}}],"schema":"https://github.com/citation-style-language/schema/raw/master/csl-citation.json"} </w:instrText>
      </w:r>
      <w:r>
        <w:fldChar w:fldCharType="separate"/>
      </w:r>
      <w:r w:rsidRPr="00310AC9">
        <w:rPr>
          <w:rFonts w:cs="Times New Roman"/>
        </w:rPr>
        <w:t>(Blair et al., 2012)</w:t>
      </w:r>
      <w:r>
        <w:fldChar w:fldCharType="end"/>
      </w:r>
      <w:r>
        <w:t xml:space="preserve"> which was the case in our study.</w:t>
      </w:r>
    </w:p>
    <w:p w14:paraId="500D166A" w14:textId="263B1EF8" w:rsidR="003F4DD2" w:rsidRDefault="00517AC7" w:rsidP="005868ED">
      <w:r>
        <w:t>W</w:t>
      </w:r>
      <w:r w:rsidR="001E2830">
        <w:t xml:space="preserve">e have started investigating genetic connectivity for other </w:t>
      </w:r>
      <w:proofErr w:type="gramStart"/>
      <w:r w:rsidR="001E2830">
        <w:t>pollinators which</w:t>
      </w:r>
      <w:proofErr w:type="gramEnd"/>
      <w:r w:rsidR="001E2830">
        <w:t xml:space="preserve"> may be more sensitive to anthropogenic landscape disturbance</w:t>
      </w:r>
      <w:r w:rsidR="008C5F0F" w:rsidRPr="008C5F0F">
        <w:t xml:space="preserve"> </w:t>
      </w:r>
      <w:r w:rsidR="008C5F0F">
        <w:t>in one of our study areas (Luxembourg)</w:t>
      </w:r>
      <w:r w:rsidR="001E2830">
        <w:t>.</w:t>
      </w:r>
      <w:r w:rsidR="008C5F0F">
        <w:t xml:space="preserve"> They include a bee fly (</w:t>
      </w:r>
      <w:proofErr w:type="spellStart"/>
      <w:r w:rsidR="008C5F0F">
        <w:rPr>
          <w:i/>
        </w:rPr>
        <w:t>Bombylius</w:t>
      </w:r>
      <w:proofErr w:type="spellEnd"/>
      <w:r w:rsidR="008C5F0F">
        <w:rPr>
          <w:i/>
        </w:rPr>
        <w:t xml:space="preserve"> </w:t>
      </w:r>
      <w:r w:rsidR="008C5F0F" w:rsidRPr="008C5F0F">
        <w:rPr>
          <w:i/>
        </w:rPr>
        <w:t>major</w:t>
      </w:r>
      <w:r w:rsidR="008C5F0F">
        <w:t xml:space="preserve">), which is dependent on wild bee hosts and may be limited in its effective dispersal by the same landscape features affecting its hosts, </w:t>
      </w:r>
      <w:r w:rsidR="008C5F0F" w:rsidRPr="008C5F0F">
        <w:t>and</w:t>
      </w:r>
      <w:r w:rsidR="008C5F0F">
        <w:t xml:space="preserve"> a wild bee (</w:t>
      </w:r>
      <w:proofErr w:type="spellStart"/>
      <w:r w:rsidR="008C5F0F">
        <w:rPr>
          <w:i/>
        </w:rPr>
        <w:t>Andrena</w:t>
      </w:r>
      <w:proofErr w:type="spellEnd"/>
      <w:r w:rsidR="008C5F0F">
        <w:rPr>
          <w:i/>
        </w:rPr>
        <w:t xml:space="preserve"> cineraria</w:t>
      </w:r>
      <w:r w:rsidR="008C5F0F">
        <w:t>)</w:t>
      </w:r>
      <w:r>
        <w:t>.</w:t>
      </w:r>
      <w:r w:rsidR="008C5F0F">
        <w:t xml:space="preserve"> Distance to suitable habitat is known to limit wild </w:t>
      </w:r>
      <w:proofErr w:type="gramStart"/>
      <w:r w:rsidR="008C5F0F">
        <w:t>bees</w:t>
      </w:r>
      <w:proofErr w:type="gramEnd"/>
      <w:r w:rsidR="008C5F0F">
        <w:t xml:space="preserve"> use of the landscape relative to hoverflies so it will be interesting to compare their results to those of this study. Finally</w:t>
      </w:r>
      <w:r>
        <w:t xml:space="preserve"> Microsatellite vs. SNPs for genetic structure/IBD/IBR. Mention IBE.</w:t>
      </w:r>
      <w:r w:rsidR="00232AC8">
        <w:t xml:space="preserve"> A number of statistical tools using next generation whole-genome sequencing data </w:t>
      </w:r>
      <w:proofErr w:type="gramStart"/>
      <w:r w:rsidR="00232AC8">
        <w:t>have recently been developed</w:t>
      </w:r>
      <w:proofErr w:type="gramEnd"/>
      <w:r w:rsidR="00232AC8">
        <w:t>.</w:t>
      </w:r>
    </w:p>
    <w:p w14:paraId="603B0E00" w14:textId="77777777" w:rsidR="005868ED" w:rsidRPr="005868ED" w:rsidRDefault="005868ED" w:rsidP="005868ED"/>
    <w:p w14:paraId="60E71031" w14:textId="2BBE3839" w:rsidR="00F266AA" w:rsidRPr="003F4DD2" w:rsidRDefault="003F4DD2" w:rsidP="003F4DD2">
      <w:pPr>
        <w:spacing w:after="160" w:line="259" w:lineRule="auto"/>
        <w:rPr>
          <w:b/>
        </w:rPr>
      </w:pPr>
      <w:r>
        <w:br w:type="page"/>
      </w:r>
      <w:r w:rsidR="00F266AA" w:rsidRPr="003F4DD2">
        <w:rPr>
          <w:b/>
        </w:rPr>
        <w:lastRenderedPageBreak/>
        <w:t>ACKNOWELDGEMENTS</w:t>
      </w:r>
    </w:p>
    <w:p w14:paraId="05306C96" w14:textId="3D1E7D67" w:rsidR="00965DCE" w:rsidRPr="00B95C2C" w:rsidRDefault="00B95C2C" w:rsidP="006F501D">
      <w:r w:rsidRPr="00B95C2C">
        <w:t xml:space="preserve">We thank </w:t>
      </w:r>
      <w:r w:rsidR="00F30FFD">
        <w:t xml:space="preserve">Frank </w:t>
      </w:r>
      <w:proofErr w:type="spellStart"/>
      <w:r w:rsidR="00F30FFD">
        <w:t>Drygala</w:t>
      </w:r>
      <w:proofErr w:type="spellEnd"/>
      <w:r w:rsidR="00F30FFD">
        <w:t xml:space="preserve">, </w:t>
      </w:r>
      <w:proofErr w:type="spellStart"/>
      <w:r w:rsidR="00F30FFD" w:rsidRPr="00F30FFD">
        <w:t>Joerg</w:t>
      </w:r>
      <w:proofErr w:type="spellEnd"/>
      <w:r w:rsidR="00F30FFD" w:rsidRPr="00F30FFD">
        <w:t xml:space="preserve"> </w:t>
      </w:r>
      <w:proofErr w:type="spellStart"/>
      <w:r w:rsidR="00F30FFD" w:rsidRPr="00F30FFD">
        <w:t>Mehnert</w:t>
      </w:r>
      <w:proofErr w:type="spellEnd"/>
      <w:r w:rsidR="00F30FFD">
        <w:t xml:space="preserve">, </w:t>
      </w:r>
      <w:proofErr w:type="spellStart"/>
      <w:r w:rsidR="00F30FFD">
        <w:t>Hinatea</w:t>
      </w:r>
      <w:proofErr w:type="spellEnd"/>
      <w:r w:rsidR="00F30FFD">
        <w:t xml:space="preserve"> </w:t>
      </w:r>
      <w:proofErr w:type="spellStart"/>
      <w:r w:rsidR="00F30FFD">
        <w:t>Ariey</w:t>
      </w:r>
      <w:proofErr w:type="spellEnd"/>
      <w:r w:rsidR="00F30FFD">
        <w:t xml:space="preserve">, Amanda </w:t>
      </w:r>
      <w:proofErr w:type="spellStart"/>
      <w:r w:rsidR="00F30FFD">
        <w:t>Luttringer</w:t>
      </w:r>
      <w:proofErr w:type="spellEnd"/>
      <w:r w:rsidR="00F30FFD">
        <w:t xml:space="preserve">, </w:t>
      </w:r>
      <w:proofErr w:type="spellStart"/>
      <w:r w:rsidR="00375753">
        <w:t>Stéphanie</w:t>
      </w:r>
      <w:proofErr w:type="spellEnd"/>
      <w:r w:rsidR="00375753">
        <w:t xml:space="preserve"> Lippert, </w:t>
      </w:r>
      <w:proofErr w:type="spellStart"/>
      <w:r w:rsidR="00375753" w:rsidRPr="00375753">
        <w:t>Balint</w:t>
      </w:r>
      <w:proofErr w:type="spellEnd"/>
      <w:r w:rsidR="00375753" w:rsidRPr="00375753">
        <w:t xml:space="preserve"> </w:t>
      </w:r>
      <w:proofErr w:type="spellStart"/>
      <w:r w:rsidR="00375753" w:rsidRPr="00375753">
        <w:t>Andrasi</w:t>
      </w:r>
      <w:proofErr w:type="spellEnd"/>
      <w:r w:rsidR="00375753">
        <w:t xml:space="preserve">, Dylan </w:t>
      </w:r>
      <w:proofErr w:type="spellStart"/>
      <w:r w:rsidR="00375753">
        <w:t>Thissen</w:t>
      </w:r>
      <w:proofErr w:type="spellEnd"/>
      <w:r w:rsidR="00375753">
        <w:t>,</w:t>
      </w:r>
      <w:r w:rsidR="00375753" w:rsidRPr="00375753">
        <w:t xml:space="preserve"> </w:t>
      </w:r>
      <w:r w:rsidR="00375753">
        <w:t xml:space="preserve">Antonio </w:t>
      </w:r>
      <w:proofErr w:type="spellStart"/>
      <w:r w:rsidR="00375753">
        <w:t>Cruzony</w:t>
      </w:r>
      <w:proofErr w:type="spellEnd"/>
      <w:r w:rsidR="00375753">
        <w:t xml:space="preserve">, Caroline Grounds, </w:t>
      </w:r>
      <w:r w:rsidR="00375753" w:rsidRPr="00375753">
        <w:t xml:space="preserve">Fernanda Andrea Herrera </w:t>
      </w:r>
      <w:proofErr w:type="spellStart"/>
      <w:r w:rsidR="00375753" w:rsidRPr="00375753">
        <w:t>Mesías</w:t>
      </w:r>
      <w:proofErr w:type="spellEnd"/>
      <w:r w:rsidR="00375753">
        <w:t xml:space="preserve">, </w:t>
      </w:r>
      <w:r w:rsidR="00D8188A">
        <w:t xml:space="preserve">Monique Kirsch, </w:t>
      </w:r>
      <w:r w:rsidRPr="00B95C2C">
        <w:t xml:space="preserve">and the other </w:t>
      </w:r>
      <w:r w:rsidR="00375753">
        <w:t>people who helped on the field or in the lab</w:t>
      </w:r>
      <w:r w:rsidRPr="00B95C2C">
        <w:t xml:space="preserve">. This study </w:t>
      </w:r>
      <w:proofErr w:type="gramStart"/>
      <w:r w:rsidRPr="00B95C2C">
        <w:t>was funded</w:t>
      </w:r>
      <w:proofErr w:type="gramEnd"/>
      <w:r w:rsidRPr="00B95C2C">
        <w:t xml:space="preserve"> by </w:t>
      </w:r>
      <w:r w:rsidR="00375753">
        <w:t>a CORE</w:t>
      </w:r>
      <w:r w:rsidR="00375753" w:rsidRPr="00B95C2C">
        <w:t xml:space="preserve"> grant</w:t>
      </w:r>
      <w:r w:rsidR="00375753">
        <w:t xml:space="preserve"> </w:t>
      </w:r>
      <w:r w:rsidR="00375753" w:rsidRPr="00375753">
        <w:t xml:space="preserve">(C20/SR/14748041) </w:t>
      </w:r>
      <w:r w:rsidR="00375753">
        <w:t xml:space="preserve">from the </w:t>
      </w:r>
      <w:r w:rsidR="00375753" w:rsidRPr="00375753">
        <w:t xml:space="preserve">Luxembourg National Research Fund </w:t>
      </w:r>
      <w:r w:rsidR="00375753">
        <w:t>(FNR). We thank the government of Luxembourg and Germany from granting us netting permits.</w:t>
      </w:r>
    </w:p>
    <w:p w14:paraId="14BEBF68" w14:textId="77777777" w:rsidR="00965DCE" w:rsidRPr="00B34036" w:rsidRDefault="00965DCE" w:rsidP="006F501D">
      <w:pPr>
        <w:rPr>
          <w:b/>
        </w:rPr>
      </w:pPr>
    </w:p>
    <w:p w14:paraId="054A7D25" w14:textId="181335DA" w:rsidR="00F622C3" w:rsidRDefault="00965DCE" w:rsidP="00F266AA">
      <w:pPr>
        <w:pStyle w:val="Heading1"/>
        <w:numPr>
          <w:ilvl w:val="0"/>
          <w:numId w:val="0"/>
        </w:numPr>
      </w:pPr>
      <w:r>
        <w:br w:type="page"/>
      </w:r>
      <w:r w:rsidR="00F622C3">
        <w:lastRenderedPageBreak/>
        <w:t>REFERENCES</w:t>
      </w:r>
    </w:p>
    <w:p w14:paraId="595340D0" w14:textId="77777777" w:rsidR="00AB1444" w:rsidRDefault="00F622C3" w:rsidP="00AB1444">
      <w:pPr>
        <w:pStyle w:val="Bibliography"/>
      </w:pPr>
      <w:r>
        <w:fldChar w:fldCharType="begin"/>
      </w:r>
      <w:r w:rsidR="00AB1444">
        <w:rPr>
          <w:lang w:val="en-GB"/>
        </w:rPr>
        <w:instrText xml:space="preserve"> ADDIN ZOTERO_BIBL {"uncited":[],"omitted":[],"custom":[]} CSL_BIBLIOGRAPHY </w:instrText>
      </w:r>
      <w:r>
        <w:fldChar w:fldCharType="separate"/>
      </w:r>
      <w:r w:rsidR="00AB1444">
        <w:t>Adamack, A.T., Gruber, B., 2014. PopGenReport: simplifying basic population genetic analyses in R. Methods Ecol. Evol. 4.</w:t>
      </w:r>
    </w:p>
    <w:p w14:paraId="69EA4446" w14:textId="77777777" w:rsidR="00AB1444" w:rsidRDefault="00AB1444" w:rsidP="00AB1444">
      <w:pPr>
        <w:pStyle w:val="Bibliography"/>
      </w:pPr>
      <w:r>
        <w:t>Agapow, P.M., Burt, A., 2001. Indices of multilocus linkage disequilibrium. Mol. Ecol. Notes 1, 101–102. https://doi.org/10.1046/j.1471-8278.2000.00014.x</w:t>
      </w:r>
    </w:p>
    <w:p w14:paraId="5B4A3407" w14:textId="77777777" w:rsidR="00AB1444" w:rsidRDefault="00AB1444" w:rsidP="00AB1444">
      <w:pPr>
        <w:pStyle w:val="Bibliography"/>
      </w:pPr>
      <w:r>
        <w:t>Bickel, D., Pape, T., Meier, R. (Eds.), 2009. Diptera Diversity: Status, Challenges and Tools. Brill.</w:t>
      </w:r>
    </w:p>
    <w:p w14:paraId="48BAE163" w14:textId="77777777" w:rsidR="00AB1444" w:rsidRDefault="00AB1444" w:rsidP="00AB1444">
      <w:pPr>
        <w:pStyle w:val="Bibliography"/>
      </w:pPr>
      <w:r>
        <w:t>Biesmeijer, J.C., Roberts, S.P.M., Reemer, M., Ohlemüller, R., Edwards, M., Peeters, T., Schaffers, A.P., Potts, S.G., Kleukers, R., Thomas, C.D., Settele, J., Kunin, W.E., 2006. Parallel Declines in Pollinators and Insect-Pollinated Plants in Britain and the Netherlands. Science 313, 351–354. https://doi.org/10.1126/science.1127863</w:t>
      </w:r>
    </w:p>
    <w:p w14:paraId="44655B92" w14:textId="77777777" w:rsidR="00AB1444" w:rsidRDefault="00AB1444" w:rsidP="00AB1444">
      <w:pPr>
        <w:pStyle w:val="Bibliography"/>
      </w:pPr>
      <w:r>
        <w:t>Blair, C., Weigel, D.E., Balazik, M., Keeley, A.T.H., Walker, F.M., Landguth, E., Cushman, S., Murphy, M., Waits, L., Balkenhol, N., 2012. A simulation-based evaluation of methods for inferring linear barriers to gene flow. Mol. Ecol. Resour. 12, 822–833. https://doi.org/10.1111/j.1755-0998.2012.03151.x</w:t>
      </w:r>
    </w:p>
    <w:p w14:paraId="7F76CA40" w14:textId="77777777" w:rsidR="00AB1444" w:rsidRDefault="00AB1444" w:rsidP="00AB1444">
      <w:pPr>
        <w:pStyle w:val="Bibliography"/>
      </w:pPr>
      <w:r>
        <w:t>Bowler, D.E., Benton, T.G., 2005. Causes and consequences of animal dispersal strategies: relating individual behaviour to spatial dynamics. Biol. Rev. 80, 205–225. https://doi.org/10.1017/S1464793104006645</w:t>
      </w:r>
    </w:p>
    <w:p w14:paraId="0B39EDC4" w14:textId="77777777" w:rsidR="00AB1444" w:rsidRDefault="00AB1444" w:rsidP="00AB1444">
      <w:pPr>
        <w:pStyle w:val="Bibliography"/>
      </w:pPr>
      <w:r>
        <w:t>Branquart, E., Hemptinne, J.-L., 2000. Selectivity in the exploitation of floral resources by hoverflies (Diptera: Syrphinae). Ecography 23, 732–742. https://doi.org/10.1111/j.1600-0587.2000.tb00316.x</w:t>
      </w:r>
    </w:p>
    <w:p w14:paraId="48633D10" w14:textId="77777777" w:rsidR="00AB1444" w:rsidRDefault="00AB1444" w:rsidP="00AB1444">
      <w:pPr>
        <w:pStyle w:val="Bibliography"/>
      </w:pPr>
      <w:r>
        <w:t>Brookfield, J.F.Y., 1996. A simple new method for estimating null allele frequency from heterozygote deficiency. Mol. Ecol. 5, 453–455.</w:t>
      </w:r>
    </w:p>
    <w:p w14:paraId="222A65E2" w14:textId="77777777" w:rsidR="00AB1444" w:rsidRDefault="00AB1444" w:rsidP="00AB1444">
      <w:pPr>
        <w:pStyle w:val="Bibliography"/>
      </w:pPr>
      <w:r>
        <w:t>BugGuide, 2022. Species account - Myathropa florea.</w:t>
      </w:r>
    </w:p>
    <w:p w14:paraId="4F934520" w14:textId="77777777" w:rsidR="00AB1444" w:rsidRDefault="00AB1444" w:rsidP="00AB1444">
      <w:pPr>
        <w:pStyle w:val="Bibliography"/>
      </w:pPr>
      <w:r>
        <w:t>Chakraborty, R., Zhong, Y., Jin, L., Budowle, B., 1994. Nondetectability of Restriction Fragments and Independence of DNA Fragment Sizes Within and Between Loci In RFLP Typing of DNA. Am. J. Hum. Genet. 55, 391–401.</w:t>
      </w:r>
    </w:p>
    <w:p w14:paraId="5FCFB50A" w14:textId="77777777" w:rsidR="00AB1444" w:rsidRDefault="00AB1444" w:rsidP="00AB1444">
      <w:pPr>
        <w:pStyle w:val="Bibliography"/>
      </w:pPr>
      <w:r>
        <w:t>Davis, E.S., Murray, T.E., Fitzpatrick, Ú., Brown, M.J.F., Paxton, R.J., 2010. Landscape effects on extremely fragmented populations of a rare solitary bee, Colletes floralis. Mol. Ecol. 19, 4922–4935. https://doi.org/10.1111/j.1365-294X.2010.04868.x</w:t>
      </w:r>
    </w:p>
    <w:p w14:paraId="3E61275C" w14:textId="77777777" w:rsidR="00AB1444" w:rsidRDefault="00AB1444" w:rsidP="00AB1444">
      <w:pPr>
        <w:pStyle w:val="Bibliography"/>
      </w:pPr>
      <w:r>
        <w:t>Dicks, L.V., Abrahams, A., Atkinson, J., Biesmeijer, J., Bourn, N., Brown, C., Brown, M.J.F., Carvell, C., Connolly, C., Cresswell, J.E., Croft, P., Darvill, B., De Zylva, P., Effingham, P., Fountain, M., Goggin, A., Harding, D., Harding, T., Hartfield, C., Heard, M.S., Heathcote, R., Heaver, D., Holland, J., Howe, M., Hughes, B., Huxley, T., Kunin, W.E., Little, J., Mason, C., Memmott, J., Osborne, J., Pankhurst, T., Paxton, R.J., Pocock, M.J.O., Potts, S.G., Power, E.F., Raine, N.E., Ranelagh, E., Roberts, S., Saunders, R., Smith, K., Smith, R.M., Sutton, P., Tilley, L.A.N., Tinsley, A., Tonhasca, A., Vanbergen, A.J., Webster, S., Wilson, A., Sutherland, W.J., 2013. Identifying key knowledge needs for evidence-based conservation of wild insect pollinators: a collaborative cross-sectoral exercise. Insect Conserv. Divers. 6, 435–446. https://doi.org/10.1111/j.1752-4598.2012.00221.x</w:t>
      </w:r>
    </w:p>
    <w:p w14:paraId="302FCF63" w14:textId="77777777" w:rsidR="00AB1444" w:rsidRDefault="00AB1444" w:rsidP="00AB1444">
      <w:pPr>
        <w:pStyle w:val="Bibliography"/>
      </w:pPr>
      <w:r>
        <w:t>Dicks, L.V., Breeze, T.D., Ngo, H.T., Senapathi, D., An, J., Aizen, M.A., Basu, P., Buchori, D., Galetto, L., Garibaldi, L.A., Gemmill-Herren, B., Howlett, B.G., Imperatriz-Fonseca, V.L., Johnson, S.D., Kovács-Hostyánszki, A., Kwon, Y.J., Lattorff, H.M.G., Lungharwo, T., Seymour, C.L., Vanbergen, A.J., Potts, S.G., 2021. A global-scale expert assessment of drivers and risks associated with pollinator decline. Nat. Ecol. Evol. 5, 1453–1461. https://doi.org/10.1038/s41559-021-01534-9</w:t>
      </w:r>
    </w:p>
    <w:p w14:paraId="3533D013" w14:textId="77777777" w:rsidR="00AB1444" w:rsidRDefault="00AB1444" w:rsidP="00AB1444">
      <w:pPr>
        <w:pStyle w:val="Bibliography"/>
      </w:pPr>
      <w:r>
        <w:lastRenderedPageBreak/>
        <w:t>Doyle, T., Hawkes, W.L.S., Massy, R., Powney, G.D., Menz, M.H.M., Wotton, K.R., 2020. Pollination by hoverflies in the Anthropocene. Proc. R. Soc. B Biol. Sci. 287, 20200508. https://doi.org/10.1098/rspb.2020.0508</w:t>
      </w:r>
    </w:p>
    <w:p w14:paraId="1FC22AD7" w14:textId="77777777" w:rsidR="00AB1444" w:rsidRPr="00AB1444" w:rsidRDefault="00AB1444" w:rsidP="00AB1444">
      <w:pPr>
        <w:pStyle w:val="Bibliography"/>
        <w:rPr>
          <w:lang w:val="fr-CH"/>
        </w:rPr>
      </w:pPr>
      <w:r>
        <w:t xml:space="preserve">Dreier, S., Redhead, J.W., Warren, I.A., Bourke, A.F.G., Heard, M.S., Jordan, W.C., Sumner, S., Wang, J., Carvell, C., 2014. Fine-scale spatial genetic structure of common and declining bumble bees across an agricultural landscape. </w:t>
      </w:r>
      <w:r w:rsidRPr="00AB1444">
        <w:rPr>
          <w:lang w:val="fr-CH"/>
        </w:rPr>
        <w:t>Mol. Ecol. 23, 3384–3395. https://doi.org/10.1111/mec.12823</w:t>
      </w:r>
    </w:p>
    <w:p w14:paraId="76F24DF2" w14:textId="77777777" w:rsidR="00AB1444" w:rsidRPr="00AB1444" w:rsidRDefault="00AB1444" w:rsidP="00AB1444">
      <w:pPr>
        <w:pStyle w:val="Bibliography"/>
        <w:rPr>
          <w:lang w:val="fr-CH"/>
        </w:rPr>
      </w:pPr>
      <w:r w:rsidRPr="00AB1444">
        <w:rPr>
          <w:lang w:val="fr-CH"/>
        </w:rPr>
        <w:t xml:space="preserve">Evanno, G., Regnaut, S., Goudet, J., 2005. </w:t>
      </w:r>
      <w:r>
        <w:t xml:space="preserve">Detecting the number of clusters of individuals using the software structure: a simulation study. </w:t>
      </w:r>
      <w:r w:rsidRPr="00AB1444">
        <w:rPr>
          <w:lang w:val="fr-CH"/>
        </w:rPr>
        <w:t>Mol. Ecol. 14, 2611–2620.</w:t>
      </w:r>
    </w:p>
    <w:p w14:paraId="48A546EF" w14:textId="77777777" w:rsidR="00AB1444" w:rsidRDefault="00AB1444" w:rsidP="00AB1444">
      <w:pPr>
        <w:pStyle w:val="Bibliography"/>
      </w:pPr>
      <w:r w:rsidRPr="00AB1444">
        <w:rPr>
          <w:lang w:val="fr-CH"/>
        </w:rPr>
        <w:t xml:space="preserve">Gallai, N., Salles, J.-M., Settele, J., Vaissière, B.E., 2009. </w:t>
      </w:r>
      <w:r>
        <w:t>Economic valuation of the vulnerability of world agriculture confronted with pollinator decline. Ecol. Econ. 68, 810–821. https://doi.org/10.1016/j.ecolecon.2008.06.014</w:t>
      </w:r>
    </w:p>
    <w:p w14:paraId="079F08C8" w14:textId="77777777" w:rsidR="00AB1444" w:rsidRDefault="00AB1444" w:rsidP="00AB1444">
      <w:pPr>
        <w:pStyle w:val="Bibliography"/>
      </w:pPr>
      <w:r>
        <w:t>GBIF.org, 2022. Occurrence Download - Myathropa florea - North America (05 September 2022) https://doi.org/10.15468/dl.ctqqr2.</w:t>
      </w:r>
    </w:p>
    <w:p w14:paraId="7B209ED8" w14:textId="77777777" w:rsidR="00AB1444" w:rsidRDefault="00AB1444" w:rsidP="00AB1444">
      <w:pPr>
        <w:pStyle w:val="Bibliography"/>
      </w:pPr>
      <w:r>
        <w:t>Gill, R.J., Baldock, K.C.R., Brown, M.J.F., Cresswell, J.E., Dicks, L.V., Fountain, M.T., Garratt, M.P.D., Gough, L.A., Heard, M.S., Holland, J.M., Ollerton, J., Stone, G.N., Tang, C.Q., Vanbergen, A.J., Vogler, A.P., Woodward, G., Arce, A.N., Boatman, N.D., Brand-Hardy, R., Breeze, T.D., Green, M., Hartfield, C.M., O’Connor, R.S., Osborne, J.L., Phillips, J., Sutton, P.B., Potts, S.G., 2016. Chapter Four - Protecting an Ecosystem Service: Approaches to Understanding and Mitigating Threats to Wild Insect Pollinators, in: Woodward, G., Bohan, D.A. (Eds.), Advances in Ecological Research, Ecosystem Services: From Biodiversity to Society, Part 2. Academic Press, pp. 135–206. https://doi.org/10.1016/bs.aecr.2015.10.007</w:t>
      </w:r>
    </w:p>
    <w:p w14:paraId="2D7ABB88" w14:textId="77777777" w:rsidR="00AB1444" w:rsidRDefault="00AB1444" w:rsidP="00AB1444">
      <w:pPr>
        <w:pStyle w:val="Bibliography"/>
      </w:pPr>
      <w:r>
        <w:t>Glück, M., Geue, J.C., Thomassen, H.A., 2022. Environmental differences explain subtle yet detectable genetic structure in a widespread pollinator. BMC Ecol. Evol. 22, 8. https://doi.org/10.1186/s12862-022-01963-5</w:t>
      </w:r>
    </w:p>
    <w:p w14:paraId="58791C02" w14:textId="77777777" w:rsidR="00AB1444" w:rsidRDefault="00AB1444" w:rsidP="00AB1444">
      <w:pPr>
        <w:pStyle w:val="Bibliography"/>
      </w:pPr>
      <w:r>
        <w:t>Goudet, J., 2005. hierfstat, a package for R to compute and test hierarchical F‐statistics. Mol. Ecol. Notes 5, 184–186.</w:t>
      </w:r>
    </w:p>
    <w:p w14:paraId="39345D22" w14:textId="77777777" w:rsidR="00AB1444" w:rsidRPr="00AB1444" w:rsidRDefault="00AB1444" w:rsidP="00AB1444">
      <w:pPr>
        <w:pStyle w:val="Bibliography"/>
        <w:rPr>
          <w:lang w:val="de-LU"/>
        </w:rPr>
      </w:pPr>
      <w:r>
        <w:t xml:space="preserve">Greenleaf, S.S., Williams, N.M., Winfree, R., Kremen, C., 2007. Bee foraging ranges and their relationship to body size. </w:t>
      </w:r>
      <w:r w:rsidRPr="00AB1444">
        <w:rPr>
          <w:lang w:val="de-LU"/>
        </w:rPr>
        <w:t>Oecologia 153, 589–596. https://doi.org/10.1007/s00442-007-0752-9</w:t>
      </w:r>
    </w:p>
    <w:p w14:paraId="28E5A41D" w14:textId="77777777" w:rsidR="00AB1444" w:rsidRDefault="00AB1444" w:rsidP="00AB1444">
      <w:pPr>
        <w:pStyle w:val="Bibliography"/>
      </w:pPr>
      <w:r w:rsidRPr="00AB1444">
        <w:rPr>
          <w:lang w:val="de-LU"/>
        </w:rPr>
        <w:t xml:space="preserve">Hallmann, C.A., Sorg, M., Jongejans, E., Siepel, H., Hofland, N., Schwan, H., Stenmans, W., Müller, A., Sumser, H., Hörren, T., Goulson, D., Kroon, H. de, 2017. </w:t>
      </w:r>
      <w:r>
        <w:t>More than 75 percent decline over 27 years in total flying insect biomass in protected areas. PLOS ONE 12, e0185809. https://doi.org/10.1371/journal.pone.0185809</w:t>
      </w:r>
    </w:p>
    <w:p w14:paraId="0CD5C04F" w14:textId="77777777" w:rsidR="00AB1444" w:rsidRDefault="00AB1444" w:rsidP="00AB1444">
      <w:pPr>
        <w:pStyle w:val="Bibliography"/>
      </w:pPr>
      <w:r>
        <w:t>Hodgkiss, D., Brown, M.J.F., Fountain, M.T., 2018. Syrphine hoverflies are effective pollinators of commercial strawberry. J. Pollinat. Ecol. 22, 55–66. https://doi.org/10.26786/1920-7603(2018)five</w:t>
      </w:r>
    </w:p>
    <w:p w14:paraId="7F3F4D05" w14:textId="77777777" w:rsidR="00AB1444" w:rsidRDefault="00AB1444" w:rsidP="00AB1444">
      <w:pPr>
        <w:pStyle w:val="Bibliography"/>
      </w:pPr>
      <w:r>
        <w:t>Hong, K.-J., Lee, J.-H., Lee, G.-S., Lee, S., 2012. The status quo of invasive alien insect species and plant quarantine in Korea. J. Asia-Pac. Entomol. 15, 521–532. https://doi.org/10.1016/j.aspen.2012.06.003</w:t>
      </w:r>
    </w:p>
    <w:p w14:paraId="3A7AAD1B" w14:textId="77777777" w:rsidR="00AB1444" w:rsidRDefault="00AB1444" w:rsidP="00AB1444">
      <w:pPr>
        <w:pStyle w:val="Bibliography"/>
      </w:pPr>
      <w:r>
        <w:t>Hubisz, M.J., Falush, D., Stephens, M., Pritchard, J.K., 2009. Inferring weak population structure with the assistance of sample group information. Mol. Ecol. Resour. 9, 1322–1332.</w:t>
      </w:r>
    </w:p>
    <w:p w14:paraId="0F4FBB0E" w14:textId="77777777" w:rsidR="00AB1444" w:rsidRDefault="00AB1444" w:rsidP="00AB1444">
      <w:pPr>
        <w:pStyle w:val="Bibliography"/>
      </w:pPr>
      <w:r>
        <w:t>Jaeger, J.A.G., Soukup, T., Schwick, C., Madriñán, L.F., Kienast, F., 2016. Landscape Fragmentation in Europe, in: European Landscape Dynamics. CRC press, Boca Raton, Florida, USA, p. 42.</w:t>
      </w:r>
    </w:p>
    <w:p w14:paraId="00C7BE30" w14:textId="77777777" w:rsidR="00AB1444" w:rsidRDefault="00AB1444" w:rsidP="00AB1444">
      <w:pPr>
        <w:pStyle w:val="Bibliography"/>
      </w:pPr>
      <w:r w:rsidRPr="00AB1444">
        <w:rPr>
          <w:lang w:val="de-LU"/>
        </w:rPr>
        <w:t xml:space="preserve">Jauker, F., Diekötter, T., Schwarzbach, F., Wolters, V., 2009. </w:t>
      </w:r>
      <w:r>
        <w:t xml:space="preserve">Pollinator dispersal in an agricultural matrix: opposing responses of wild bees and hoverflies to landscape </w:t>
      </w:r>
      <w:r>
        <w:lastRenderedPageBreak/>
        <w:t>structure and distance from main habitat. Landsc. Ecol. 24, 547–555. https://doi.org/10.1007/s10980-009-9331-2</w:t>
      </w:r>
    </w:p>
    <w:p w14:paraId="09D7F076" w14:textId="77777777" w:rsidR="00AB1444" w:rsidRDefault="00AB1444" w:rsidP="00AB1444">
      <w:pPr>
        <w:pStyle w:val="Bibliography"/>
      </w:pPr>
      <w:r>
        <w:t>Jauker, F., Jauker, B., Grass, I., Steffan-Dewenter, I., Wolters, V., 2019. Partitioning wild bee and hoverfly contributions to plant–pollinator network structure in fragmented habitats. Ecology 100, e02569. https://doi.org/10.1002/ecy.2569</w:t>
      </w:r>
    </w:p>
    <w:p w14:paraId="3C309B1C" w14:textId="77777777" w:rsidR="00AB1444" w:rsidRDefault="00AB1444" w:rsidP="00AB1444">
      <w:pPr>
        <w:pStyle w:val="Bibliography"/>
      </w:pPr>
      <w:r>
        <w:t>Jha, S., Kremen, C., 2013. Urban land use limits regional bumble bee gene flow. Mol. Ecol. 22, 2483–2495. https://doi.org/10.1111/mec.12275</w:t>
      </w:r>
    </w:p>
    <w:p w14:paraId="2FBB6803" w14:textId="77777777" w:rsidR="00AB1444" w:rsidRDefault="00AB1444" w:rsidP="00AB1444">
      <w:pPr>
        <w:pStyle w:val="Bibliography"/>
      </w:pPr>
      <w:r>
        <w:t>Jombart, T., 2008. Adegenet: A R package for the multivariate analysis of genetic markers. Bioinformatics 24, 1403–1405. https://doi.org/10.1093/bioinformatics/btn129</w:t>
      </w:r>
    </w:p>
    <w:p w14:paraId="43920D5C" w14:textId="77777777" w:rsidR="00AB1444" w:rsidRDefault="00AB1444" w:rsidP="00AB1444">
      <w:pPr>
        <w:pStyle w:val="Bibliography"/>
      </w:pPr>
      <w:r>
        <w:t>Jombart, T., Ahmed, I., 2011. adegenet 1.3-1: New tools for the analysis of genome-wide SNP data. Bioinformatics 27, 3070–3071. https://doi.org/10.1093/bioinformatics/btr521</w:t>
      </w:r>
    </w:p>
    <w:p w14:paraId="55176D32" w14:textId="77777777" w:rsidR="00AB1444" w:rsidRDefault="00AB1444" w:rsidP="00AB1444">
      <w:pPr>
        <w:pStyle w:val="Bibliography"/>
      </w:pPr>
      <w:r>
        <w:t>Jombart, T., Collins, C., 2022. A tutorial for Discriminant Analysis of Principal Components (DAPC) using adegenet 2.1.6.</w:t>
      </w:r>
    </w:p>
    <w:p w14:paraId="7EC4EAC8" w14:textId="77777777" w:rsidR="00AB1444" w:rsidRDefault="00AB1444" w:rsidP="00AB1444">
      <w:pPr>
        <w:pStyle w:val="Bibliography"/>
      </w:pPr>
      <w:r w:rsidRPr="00AB1444">
        <w:rPr>
          <w:lang w:val="fr-CH"/>
        </w:rPr>
        <w:t xml:space="preserve">Jombart, T., Devillard, S., Balloux, F., 2010. </w:t>
      </w:r>
      <w:r>
        <w:t>Discriminant analysis of principal components: a new method for the analysis of genetically structured populations. BMC Genet. 11, 94. https://doi.org/10.1186/1471-2156-11-94</w:t>
      </w:r>
    </w:p>
    <w:p w14:paraId="636FEFC4" w14:textId="77777777" w:rsidR="00AB1444" w:rsidRDefault="00AB1444" w:rsidP="00AB1444">
      <w:pPr>
        <w:pStyle w:val="Bibliography"/>
      </w:pPr>
      <w:r>
        <w:t>Jombart, T., Pontier, D., Dufour,  a-B., 2009. Genetic markers in the playground of multivariate analysis. Heredity 102, 330–341. https://doi.org/10.1038/hdy.2008.130</w:t>
      </w:r>
    </w:p>
    <w:p w14:paraId="584E2ECF" w14:textId="77777777" w:rsidR="00AB1444" w:rsidRDefault="00AB1444" w:rsidP="00AB1444">
      <w:pPr>
        <w:pStyle w:val="Bibliography"/>
      </w:pPr>
      <w:r>
        <w:t>Kamvar, Z.N., Tabima, J.F., Gr̈unwald, N.J., 2014. Poppr: An R package for genetic analysis of populations with clonal, partially clonal, and/or sexual reproduction. PeerJ 2014, 1–14. https://doi.org/10.7717/peerj.281</w:t>
      </w:r>
    </w:p>
    <w:p w14:paraId="4A6697A9" w14:textId="77777777" w:rsidR="00AB1444" w:rsidRDefault="00AB1444" w:rsidP="00AB1444">
      <w:pPr>
        <w:pStyle w:val="Bibliography"/>
      </w:pPr>
      <w:r>
        <w:t>Klein, A.-M., Vaissière, B.E., Cane, J.H., Steffan-Dewenter, I., Cunningham, S.A., Kremen, C., Tscharntke, T., 2007. Importance of pollinators in changing landscapes for world crops. Proc. R. Soc. B Biol. Sci. 274, 303–313. https://doi.org/10.1098/rspb.2006.3721</w:t>
      </w:r>
    </w:p>
    <w:p w14:paraId="5CD50DC7" w14:textId="77777777" w:rsidR="00AB1444" w:rsidRPr="00AB1444" w:rsidRDefault="00AB1444" w:rsidP="00AB1444">
      <w:pPr>
        <w:pStyle w:val="Bibliography"/>
        <w:rPr>
          <w:lang w:val="de-LU"/>
        </w:rPr>
      </w:pPr>
      <w:r>
        <w:t xml:space="preserve">Loiselle, B. a, Sork, V.L., Nason, J., Graham, C., 1995. Spatial Genetic Structure of a Tropical Understory Shrub. </w:t>
      </w:r>
      <w:r w:rsidRPr="00AB1444">
        <w:rPr>
          <w:lang w:val="de-LU"/>
        </w:rPr>
        <w:t>Am. J. Bot. 82, 1420–1425.</w:t>
      </w:r>
    </w:p>
    <w:p w14:paraId="747E6DE5" w14:textId="77777777" w:rsidR="00AB1444" w:rsidRDefault="00AB1444" w:rsidP="00AB1444">
      <w:pPr>
        <w:pStyle w:val="Bibliography"/>
      </w:pPr>
      <w:r w:rsidRPr="00AB1444">
        <w:rPr>
          <w:lang w:val="de-LU"/>
        </w:rPr>
        <w:t xml:space="preserve">Lövei, G.L., Macleod, A., Hickman, J.M., 1998. </w:t>
      </w:r>
      <w:r>
        <w:t>Dispersal and effects of barriers on the movement of the New Zealand hover fly Melanostoma fasciatum (Dipt., Syrphidae) on cultivated land. J. Appl. Entomol. 122, 115–120. https://doi.org/10.1111/j.1439-0418.1998.tb01471.x</w:t>
      </w:r>
    </w:p>
    <w:p w14:paraId="314AEBE5" w14:textId="77777777" w:rsidR="00AB1444" w:rsidRDefault="00AB1444" w:rsidP="00AB1444">
      <w:pPr>
        <w:pStyle w:val="Bibliography"/>
      </w:pPr>
      <w:r>
        <w:t>Lozier, J.D., Strange, J.P., Stewart, I.J., Cameron, S.A., 2011. Patterns of range-wide genetic variation in six North American bumble bee (Apidae: Bombus) species. Mol. Ecol. 20, 4870–4888. https://doi.org/10.1111/j.1365-294X.2011.05314.x</w:t>
      </w:r>
    </w:p>
    <w:p w14:paraId="224873DB" w14:textId="77777777" w:rsidR="00AB1444" w:rsidRDefault="00AB1444" w:rsidP="00AB1444">
      <w:pPr>
        <w:pStyle w:val="Bibliography"/>
      </w:pPr>
      <w:r>
        <w:t>Lucas, A., Bodger, O., Brosi, B.J., Ford, C.R., Forman, D.W., Greig, C., Hegarty, M., Jones, L., Neyland, P.J., de Vere, N., 2018. Floral resource partitioning by individuals within generalised hoverfly pollination networks revealed by DNA metabarcoding. Sci. Rep. 8, 5133. https://doi.org/10.1038/s41598-018-23103-0</w:t>
      </w:r>
    </w:p>
    <w:p w14:paraId="50914CDC" w14:textId="77777777" w:rsidR="00AB1444" w:rsidRPr="00AB1444" w:rsidRDefault="00AB1444" w:rsidP="00AB1444">
      <w:pPr>
        <w:pStyle w:val="Bibliography"/>
        <w:rPr>
          <w:lang w:val="fr-CH"/>
        </w:rPr>
      </w:pPr>
      <w:r>
        <w:t xml:space="preserve">Miller, J.M., Cullingham, C.I., Peery, R.M., 2020. The influence of a priori grouping on inference of genetic clusters: simulation study and literature review of the DAPC method. </w:t>
      </w:r>
      <w:r w:rsidRPr="00AB1444">
        <w:rPr>
          <w:lang w:val="fr-CH"/>
        </w:rPr>
        <w:t>Heredity 125, 269–280.</w:t>
      </w:r>
    </w:p>
    <w:p w14:paraId="713E6584" w14:textId="77777777" w:rsidR="00AB1444" w:rsidRPr="00AB1444" w:rsidRDefault="00AB1444" w:rsidP="00AB1444">
      <w:pPr>
        <w:pStyle w:val="Bibliography"/>
        <w:rPr>
          <w:lang w:val="fr-CH"/>
        </w:rPr>
      </w:pPr>
      <w:r w:rsidRPr="00AB1444">
        <w:rPr>
          <w:lang w:val="fr-CH"/>
        </w:rPr>
        <w:t>Ministère de l’Environnement, du Climat et du Développement durable, 2022. Plan Pollinisateurs Luxembourg [WWW Document]. Plan Pollinis. URL https://www.planpollinisateurs.lu (accessed 9.16.22).</w:t>
      </w:r>
    </w:p>
    <w:p w14:paraId="01C971BE" w14:textId="77777777" w:rsidR="00AB1444" w:rsidRDefault="00AB1444" w:rsidP="00AB1444">
      <w:pPr>
        <w:pStyle w:val="Bibliography"/>
      </w:pPr>
      <w:r w:rsidRPr="00AB1444">
        <w:rPr>
          <w:lang w:val="fr-CH"/>
        </w:rPr>
        <w:t xml:space="preserve">Miranda, G.F.G., Young, A.D., Locke, M.M., Marshall, S.A., Skevington, J.H., Thompson, F.C., 2013. </w:t>
      </w:r>
      <w:r>
        <w:t>Key to the Genera of Nearctic Syrphidae. Can. J. Arthropod Identif. 23.</w:t>
      </w:r>
    </w:p>
    <w:p w14:paraId="281D3202" w14:textId="77777777" w:rsidR="00AB1444" w:rsidRDefault="00AB1444" w:rsidP="00AB1444">
      <w:pPr>
        <w:pStyle w:val="Bibliography"/>
      </w:pPr>
      <w:r>
        <w:t>Moquet, L., Laurent, E., Bacchetta, R., Jacquemart, A.-L., 2018. Conservation of hoverflies (Diptera, Syrphidae) requires complementary resources at the landscape and local scales. Insect Conserv. Divers. 11, 72–87. https://doi.org/10.1111/icad.12245</w:t>
      </w:r>
    </w:p>
    <w:p w14:paraId="0314421C" w14:textId="77777777" w:rsidR="00AB1444" w:rsidRDefault="00AB1444" w:rsidP="00AB1444">
      <w:pPr>
        <w:pStyle w:val="Bibliography"/>
      </w:pPr>
      <w:r>
        <w:lastRenderedPageBreak/>
        <w:t>Öckinger, E., Schweiger, O., Crist, T.O., Debinski, D.M., Krauss, J., Kuussaari, M., Petersen, J.D., Pöyry, J., Settele, J., Summerville, K.S., Bommarco, R., 2010. Life-history traits predict species responses to habitat area and isolation: a cross-continental synthesis. Ecol. Lett. 13, 969–979. https://doi.org/10.1111/j.1461-0248.2010.01487.x</w:t>
      </w:r>
    </w:p>
    <w:p w14:paraId="3B38EC50" w14:textId="77777777" w:rsidR="00AB1444" w:rsidRDefault="00AB1444" w:rsidP="00AB1444">
      <w:pPr>
        <w:pStyle w:val="Bibliography"/>
      </w:pPr>
      <w:r>
        <w:t>Ollerton, J., 2017. Pollinator Diversity: Distribution, Ecological Function, and Conservation. Annu. Rev. Ecol. Evol. Syst. 48, 353–376. https://doi.org/10.1146/annurev-ecolsys-110316-022919</w:t>
      </w:r>
    </w:p>
    <w:p w14:paraId="11CE7F20" w14:textId="77777777" w:rsidR="00AB1444" w:rsidRPr="00AB1444" w:rsidRDefault="00AB1444" w:rsidP="00AB1444">
      <w:pPr>
        <w:pStyle w:val="Bibliography"/>
        <w:rPr>
          <w:lang w:val="fr-CH"/>
        </w:rPr>
      </w:pPr>
      <w:r>
        <w:t xml:space="preserve">Ollerton, J., Winfree, R., Tarrant, S., 2011. How many flowering plants are pollinated by animals? </w:t>
      </w:r>
      <w:r w:rsidRPr="00AB1444">
        <w:rPr>
          <w:lang w:val="fr-CH"/>
        </w:rPr>
        <w:t>Oikos 120, 321–326. https://doi.org/10.1111/j.1600-0706.2010.18644.x</w:t>
      </w:r>
    </w:p>
    <w:p w14:paraId="39EFB2BC" w14:textId="77777777" w:rsidR="00AB1444" w:rsidRDefault="00AB1444" w:rsidP="00AB1444">
      <w:pPr>
        <w:pStyle w:val="Bibliography"/>
      </w:pPr>
      <w:r w:rsidRPr="00AB1444">
        <w:rPr>
          <w:lang w:val="fr-CH"/>
        </w:rPr>
        <w:t xml:space="preserve">Ouin, A., Sarthou, J.-P., Bouyjou, B., Deconchat, M., Lacombe, J.-P., Monteil, C., 2006. </w:t>
      </w:r>
      <w:r>
        <w:t>The species-area relationship in the hoverfly (Diptera, Syrphidae) communities of forest fragments in southern France. Ecography 29, 183–190. https://doi.org/10.1111/j.2006.0906-7590.04135.x</w:t>
      </w:r>
    </w:p>
    <w:p w14:paraId="3BA8B468" w14:textId="77777777" w:rsidR="00AB1444" w:rsidRDefault="00AB1444" w:rsidP="00AB1444">
      <w:pPr>
        <w:pStyle w:val="Bibliography"/>
      </w:pPr>
      <w:r>
        <w:t>Paradis, E., 2010. pegas : an R package for population genetics with an integrated – modular approach 26, 419–420. https://doi.org/10.1093/bioinformatics/btp696</w:t>
      </w:r>
    </w:p>
    <w:p w14:paraId="521DD904" w14:textId="77777777" w:rsidR="00AB1444" w:rsidRDefault="00AB1444" w:rsidP="00AB1444">
      <w:pPr>
        <w:pStyle w:val="Bibliography"/>
      </w:pPr>
      <w:r w:rsidRPr="00AB1444">
        <w:rPr>
          <w:lang w:val="de-LU"/>
        </w:rPr>
        <w:t xml:space="preserve">Pekas, A., De Craecker, I., Boonen, S., Wäckers, F.L., Moerkens, R., 2020. </w:t>
      </w:r>
      <w:r>
        <w:t>One stone; two birds: concurrent pest control and pollination services provided by aphidophagous hoverflies. Biol. Control 149, 104328. https://doi.org/10.1016/j.biocontrol.2020.104328</w:t>
      </w:r>
    </w:p>
    <w:p w14:paraId="5E1B431F" w14:textId="77777777" w:rsidR="00AB1444" w:rsidRPr="00AB1444" w:rsidRDefault="00AB1444" w:rsidP="00AB1444">
      <w:pPr>
        <w:pStyle w:val="Bibliography"/>
        <w:rPr>
          <w:lang w:val="de-LU"/>
        </w:rPr>
      </w:pPr>
      <w:r>
        <w:t xml:space="preserve">Potts, S., K., B., Bommarco, R., Breeze, T., Carvalheiro, L., Franzén, M., González-Varo, J.P., A., H., Kleijn, D., Klein, A., Kunin, Lecocq, T., Lundin, O., Michez, D., Neumann, P., A., N., Penev, L., Rasmont, P., Ratamäki, O., Schweiger, O., 2015. Status and trends of European pollinators. Key findings of the STEP project. </w:t>
      </w:r>
      <w:r w:rsidRPr="00AB1444">
        <w:rPr>
          <w:lang w:val="de-LU"/>
        </w:rPr>
        <w:t>Pensoft Publishers, Sofia, Bulgaria.</w:t>
      </w:r>
    </w:p>
    <w:p w14:paraId="56EADFD7" w14:textId="77777777" w:rsidR="00AB1444" w:rsidRDefault="00AB1444" w:rsidP="00AB1444">
      <w:pPr>
        <w:pStyle w:val="Bibliography"/>
      </w:pPr>
      <w:r w:rsidRPr="00AB1444">
        <w:rPr>
          <w:lang w:val="de-LU"/>
        </w:rPr>
        <w:t xml:space="preserve">Potts, S.G., Biesmeijer, J.C., Kremen, C., Neumann, P., Schweiger, O., Kunin, W.E., 2010. </w:t>
      </w:r>
      <w:r>
        <w:t>Global pollinator declines: trends, impacts and drivers. Trends Ecol. Evol. 25, 345–353. https://doi.org/10.1016/j.tree.2010.01.007</w:t>
      </w:r>
    </w:p>
    <w:p w14:paraId="0B9A244F" w14:textId="77777777" w:rsidR="00AB1444" w:rsidRDefault="00AB1444" w:rsidP="00AB1444">
      <w:pPr>
        <w:pStyle w:val="Bibliography"/>
      </w:pPr>
      <w:r>
        <w:t>Pritchard, J.K., Stephens, M., Donnelly, P., 2000. Inference of Population Structure Using Multilocus Genotype Data.</w:t>
      </w:r>
    </w:p>
    <w:p w14:paraId="336F9F13" w14:textId="77777777" w:rsidR="00AB1444" w:rsidRDefault="00AB1444" w:rsidP="00AB1444">
      <w:pPr>
        <w:pStyle w:val="Bibliography"/>
      </w:pPr>
      <w:r>
        <w:t>R Core Team, 2022. R: A language and environment for statistical computing.</w:t>
      </w:r>
    </w:p>
    <w:p w14:paraId="5C367477" w14:textId="77777777" w:rsidR="00AB1444" w:rsidRDefault="00AB1444" w:rsidP="00AB1444">
      <w:pPr>
        <w:pStyle w:val="Bibliography"/>
      </w:pPr>
      <w:r>
        <w:t>Rader, R., Bartomeus, I., Garibaldi, L.A., Garratt, M.P.D., Howlett, B.G., Winfree, R., Cunningham, S.A., Mayfield, M.M., Arthur, A.D., Andersson, G.K.S., Bommarco, R., Brittain, C., Carvalheiro, L.G., Chacoff, N.P., Entling, M.H., Foully, B., Freitas, B.M., Gemmill-Herren, B., Ghazoul, J., Griffin, S.R., Gross, C.L., Herbertsson, L., Herzog, F., Hipólito, J., Jaggar, S., Jauker, F., Klein, A.-M., Kleijn, D., Krishnan, S., Lemos, C.Q., Lindström, S.A.M., Mandelik, Y., Monteiro, V.M., Nelson, W., Nilsson, L., Pattemore, D.E., de O. Pereira, N., Pisanty, G., Potts, S.G., Reemer, M., Rundlöf, M., Sheffield, C.S., Scheper, J., Schüepp, C., Smith, H.G., Stanley, D.A., Stout, J.C., Szentgyörgyi, H., Taki, H., Vergara, C.H., Viana, B.F., Woyciechowski, M., 2016. Non-bee insects are important contributors to global crop pollination. Proc. Natl. Acad. Sci. 113, 146–151. https://doi.org/10.1073/pnas.1517092112</w:t>
      </w:r>
    </w:p>
    <w:p w14:paraId="301EEDE5" w14:textId="77777777" w:rsidR="00AB1444" w:rsidRPr="00AB1444" w:rsidRDefault="00AB1444" w:rsidP="00AB1444">
      <w:pPr>
        <w:pStyle w:val="Bibliography"/>
        <w:rPr>
          <w:lang w:val="de-LU"/>
        </w:rPr>
      </w:pPr>
      <w:r>
        <w:t xml:space="preserve">Rands, S.A., 2014. Landscape fragmentation and pollinator movement within agricultural environments: a modelling framework for exploring foraging and movement ecology. </w:t>
      </w:r>
      <w:r w:rsidRPr="00AB1444">
        <w:rPr>
          <w:lang w:val="de-LU"/>
        </w:rPr>
        <w:t>PeerJ 2, e269. https://doi.org/10.7717/peerj.269</w:t>
      </w:r>
    </w:p>
    <w:p w14:paraId="2D993CEA" w14:textId="77777777" w:rsidR="00AB1444" w:rsidRDefault="00AB1444" w:rsidP="00AB1444">
      <w:pPr>
        <w:pStyle w:val="Bibliography"/>
      </w:pPr>
      <w:r w:rsidRPr="00AB1444">
        <w:rPr>
          <w:lang w:val="de-LU"/>
        </w:rPr>
        <w:t xml:space="preserve">Raymond, L., Plantegenest, M., Vialatte, A., 2013. </w:t>
      </w:r>
      <w:r>
        <w:t>Migration and dispersal may drive to high genetic variation and significant genetic mixing: the case of two agriculturally important, continental hoverflies (Episyrphus balteatus and Sphaerophoria scripta). Mol. Ecol. 22, 5329–5339. https://doi.org/10.1111/mec.12483</w:t>
      </w:r>
    </w:p>
    <w:p w14:paraId="6AC2A4DD" w14:textId="77777777" w:rsidR="00AB1444" w:rsidRDefault="00AB1444" w:rsidP="00AB1444">
      <w:pPr>
        <w:pStyle w:val="Bibliography"/>
      </w:pPr>
      <w:r>
        <w:t xml:space="preserve">Reilly, J.R., Artz, D.R., Biddinger, D., Bobiwash, K., Boyle, N.K., Brittain, C., Brokaw, J., Campbell, J.W., Daniels, J., Elle, E., Ellis, J.D., Fleischer, S.J., Gibbs, J., Gillespie, </w:t>
      </w:r>
      <w:r>
        <w:lastRenderedPageBreak/>
        <w:t>R.L., Gundersen, K.B., Gut, L., Hoffman, G., Joshi, N., Lundin, O., Mason, K., McGrady, C.M., Peterson, S.S., Pitts-Singer, T.L., Rao, S., Rothwell, N., Rowe, L., Ward, K.L., Williams, N.M., Wilson, J.K., Isaacs, R., Winfree, R., 2020. Crop production in the USA is frequently limited by a lack of pollinators. Proc. R. Soc. B Biol. Sci. 287, 20200922. https://doi.org/10.1098/rspb.2020.0922</w:t>
      </w:r>
    </w:p>
    <w:p w14:paraId="483B938B" w14:textId="77777777" w:rsidR="00AB1444" w:rsidRDefault="00AB1444" w:rsidP="00AB1444">
      <w:pPr>
        <w:pStyle w:val="Bibliography"/>
      </w:pPr>
      <w:r>
        <w:t>Rotheray, G.E., 1993. Colour Guide to Hoverfly Larvae (Diptera: Syrphidae). Dipter. Dig. 9.</w:t>
      </w:r>
    </w:p>
    <w:p w14:paraId="30980C7F" w14:textId="77777777" w:rsidR="00AB1444" w:rsidRDefault="00AB1444" w:rsidP="00AB1444">
      <w:pPr>
        <w:pStyle w:val="Bibliography"/>
      </w:pPr>
      <w:r>
        <w:t>RStudio Team, 2022. RStudio: Integrated Development Environment for R.</w:t>
      </w:r>
    </w:p>
    <w:p w14:paraId="5424252C" w14:textId="77777777" w:rsidR="00AB1444" w:rsidRDefault="00AB1444" w:rsidP="00AB1444">
      <w:pPr>
        <w:pStyle w:val="Bibliography"/>
      </w:pPr>
      <w:r>
        <w:t>Sánchez-Bayo, F., Wyckhuys, K.A.G., 2021. Further evidence for a global decline of the entomofauna. Austral Entomol. 60, 9–26. https://doi.org/10.1111/aen.12509</w:t>
      </w:r>
    </w:p>
    <w:p w14:paraId="09B2FC4D" w14:textId="77777777" w:rsidR="00AB1444" w:rsidRDefault="00AB1444" w:rsidP="00AB1444">
      <w:pPr>
        <w:pStyle w:val="Bibliography"/>
      </w:pPr>
      <w:r>
        <w:t>Sánchez-Bayo, F., Wyckhuys, K.A.G., 2019. Worldwide decline of the entomofauna: A review of its drivers. Biol. Conserv. 232, 8–27. https://doi.org/10.1016/j.biocon.2019.01.020</w:t>
      </w:r>
    </w:p>
    <w:p w14:paraId="3285DE5B" w14:textId="77777777" w:rsidR="00AB1444" w:rsidRDefault="00AB1444" w:rsidP="00AB1444">
      <w:pPr>
        <w:pStyle w:val="Bibliography"/>
      </w:pPr>
      <w:r>
        <w:t>Schauer, B., Bong, J., Popp, C., Obermaier, E., Feldhaar, H., 2018. Dispersal limitation of saproxylic insects in a managed forest? A population genetics approach. Basic Appl. Ecol. 32, 26–38. https://doi.org/10.1016/j.baae.2018.01.005</w:t>
      </w:r>
    </w:p>
    <w:p w14:paraId="54B00E5E" w14:textId="77777777" w:rsidR="00AB1444" w:rsidRDefault="00AB1444" w:rsidP="00AB1444">
      <w:pPr>
        <w:pStyle w:val="Bibliography"/>
      </w:pPr>
      <w:r>
        <w:t>Seibold, S., Gossner, M.M., Simons, N.K., Blüthgen, N., Müller, J., Ambarlı, D., Ammer, C., Bauhus, J., Fischer, M., Habel, J.C., Linsenmair, K.E., Nauss, T., Penone, C., Prati, D., Schall, P., Schulze, E.D., Vogt, J., Wöllauer, S., Weisser, W.W., 2019. Arthropod decline in grasslands and forests is associated with landscape-level drivers. Nature 574, 671–674. https://doi.org/10.1038/s41586-019-1684-3</w:t>
      </w:r>
    </w:p>
    <w:p w14:paraId="012406AA" w14:textId="77777777" w:rsidR="00AB1444" w:rsidRDefault="00AB1444" w:rsidP="00AB1444">
      <w:pPr>
        <w:pStyle w:val="Bibliography"/>
      </w:pPr>
      <w:r>
        <w:t>Senapathi, D., Carvalheiro, L.G., Biesmeijer, J.C., Dodson, C.-A., Evans, R.L., McKerchar, M., Morton, R.D., Moss, E.D., Roberts, S.P.M., Kunin, W.E., Potts, S.G., 2015. The impact of over 80 years of land cover changes on bee and wasp pollinator communities in England. Proc. R. Soc. B Biol. Sci. 282, 20150294. https://doi.org/10.1098/rspb.2015.0294</w:t>
      </w:r>
    </w:p>
    <w:p w14:paraId="5E206B6B" w14:textId="77777777" w:rsidR="00AB1444" w:rsidRDefault="00AB1444" w:rsidP="00AB1444">
      <w:pPr>
        <w:pStyle w:val="Bibliography"/>
      </w:pPr>
      <w:r>
        <w:t>Simmons, B.I., Balmford, A., Bladon, A.J., Christie, A.P., De Palma, A., Dicks, L.V., Gallego-Zamorano, J., Johnston, A., Martin, P.A., Purvis, A., Rocha, R., Wauchope, H.S., Wordley, C.F.R., Worthington, T.A., Finch, T., 2019. Worldwide insect declines: An important message, but interpret with caution. Ecol. Evol. 9, 3678–3680. https://doi.org/10.1002/ece3.5153</w:t>
      </w:r>
    </w:p>
    <w:p w14:paraId="1CC5C28A" w14:textId="77777777" w:rsidR="00AB1444" w:rsidRDefault="00AB1444" w:rsidP="00AB1444">
      <w:pPr>
        <w:pStyle w:val="Bibliography"/>
      </w:pPr>
      <w:r>
        <w:t>Speight, M.C.D., 2017. Species account of European Syrphidae, Syrph the Net, the database of European Syrphidae (Diptera). Syrph the Net publications, Dublin, Ireland.</w:t>
      </w:r>
    </w:p>
    <w:p w14:paraId="69C4DED4" w14:textId="77777777" w:rsidR="00AB1444" w:rsidRPr="00AB1444" w:rsidRDefault="00AB1444" w:rsidP="00AB1444">
      <w:pPr>
        <w:pStyle w:val="Bibliography"/>
        <w:rPr>
          <w:lang w:val="de-LU"/>
        </w:rPr>
      </w:pPr>
      <w:r>
        <w:t xml:space="preserve">Ssymank, A., Kearns, C.A., Pape, T., Thompson, F.C., 2008. Pollinating Flies (Diptera): A major contribution to plant diversity and agricultural production. </w:t>
      </w:r>
      <w:r w:rsidRPr="00AB1444">
        <w:rPr>
          <w:lang w:val="de-LU"/>
        </w:rPr>
        <w:t>Biodiversity 9, 86–89. https://doi.org/10.1080/14888386.2008.9712892</w:t>
      </w:r>
    </w:p>
    <w:p w14:paraId="40A55BC8" w14:textId="77777777" w:rsidR="00AB1444" w:rsidRPr="00AB1444" w:rsidRDefault="00AB1444" w:rsidP="00AB1444">
      <w:pPr>
        <w:pStyle w:val="Bibliography"/>
        <w:rPr>
          <w:lang w:val="de-LU"/>
        </w:rPr>
      </w:pPr>
      <w:r w:rsidRPr="00AB1444">
        <w:rPr>
          <w:lang w:val="de-LU"/>
        </w:rPr>
        <w:t>Stadt Köln, 2022. Insektenschutz [WWW Document]. URL https://www.stadt-koeln.de/leben-in-koeln/klima-umwelt-tiere/insektenschutz (accessed 9.16.22).</w:t>
      </w:r>
    </w:p>
    <w:p w14:paraId="22BEEFA9" w14:textId="77777777" w:rsidR="00AB1444" w:rsidRPr="00AB1444" w:rsidRDefault="00AB1444" w:rsidP="00AB1444">
      <w:pPr>
        <w:pStyle w:val="Bibliography"/>
        <w:rPr>
          <w:lang w:val="de-LU"/>
        </w:rPr>
      </w:pPr>
      <w:r w:rsidRPr="00AB1444">
        <w:rPr>
          <w:lang w:val="de-LU"/>
        </w:rPr>
        <w:t xml:space="preserve">Steffan-Dewenter, I., Münzenberg, U., Bürger, C., Thies, C., Tscharntke, T., 2002. </w:t>
      </w:r>
      <w:r>
        <w:t xml:space="preserve">Scale-Dependent Effects of Landscape Context on Three Pollinator Guilds. </w:t>
      </w:r>
      <w:r w:rsidRPr="00AB1444">
        <w:rPr>
          <w:lang w:val="de-LU"/>
        </w:rPr>
        <w:t>Ecology 83, 1421–1432. https://doi.org/10.1890/0012-9658(2002)083[1421:SDEOLC]2.0.CO;2</w:t>
      </w:r>
    </w:p>
    <w:p w14:paraId="11FCDE5E" w14:textId="77777777" w:rsidR="00AB1444" w:rsidRDefault="00AB1444" w:rsidP="00AB1444">
      <w:pPr>
        <w:pStyle w:val="Bibliography"/>
      </w:pPr>
      <w:r w:rsidRPr="00AB1444">
        <w:rPr>
          <w:lang w:val="de-LU"/>
        </w:rPr>
        <w:t xml:space="preserve">Taylor, P.D., Fahrig, L., Henein, K., Merriam, G., 1993. </w:t>
      </w:r>
      <w:r>
        <w:t>Connectivity Is a Vital Element of Landscape Structure. Oikos 68, 571. https://doi.org/10.2307/3544927</w:t>
      </w:r>
    </w:p>
    <w:p w14:paraId="2CEB89ED" w14:textId="77777777" w:rsidR="00AB1444" w:rsidRDefault="00AB1444" w:rsidP="00AB1444">
      <w:pPr>
        <w:pStyle w:val="Bibliography"/>
      </w:pPr>
      <w:r>
        <w:t>Thompson, F.C., 2008. A conspectus of New Zealand flower flies (Diptera: Syrphidae) with the description of a new genus and species. Zootaxa 1716, 1. https://doi.org/10.11646/zootaxa.1716.1.1</w:t>
      </w:r>
    </w:p>
    <w:p w14:paraId="63171167" w14:textId="77777777" w:rsidR="00AB1444" w:rsidRPr="00AB1444" w:rsidRDefault="00AB1444" w:rsidP="00AB1444">
      <w:pPr>
        <w:pStyle w:val="Bibliography"/>
        <w:rPr>
          <w:lang w:val="fr-CH"/>
        </w:rPr>
      </w:pPr>
      <w:r>
        <w:t xml:space="preserve">Vanbergen, A.J., 1, 2, 3, 4, 2013. Threats to an ecosystem service: pressures on pollinators. </w:t>
      </w:r>
      <w:r w:rsidRPr="00AB1444">
        <w:rPr>
          <w:lang w:val="fr-CH"/>
        </w:rPr>
        <w:t>Front. Ecol. Environ. 11, 251–259. https://doi.org/10.1890/120126</w:t>
      </w:r>
    </w:p>
    <w:p w14:paraId="07038120" w14:textId="77777777" w:rsidR="00AB1444" w:rsidRDefault="00AB1444" w:rsidP="00AB1444">
      <w:pPr>
        <w:pStyle w:val="Bibliography"/>
      </w:pPr>
      <w:r w:rsidRPr="00AB1444">
        <w:rPr>
          <w:lang w:val="fr-CH"/>
        </w:rPr>
        <w:t xml:space="preserve">Vekemans, X., Hardy, O.J., 2004. </w:t>
      </w:r>
      <w:r>
        <w:t>New insights from fine-scale spatial genetic structure analyses in plant populations. Mol. Ecol. 13, 921–935. https://doi.org/10.1046/j.1365-294X.2004.02076.x</w:t>
      </w:r>
    </w:p>
    <w:p w14:paraId="2C7D60E6" w14:textId="77777777" w:rsidR="00AB1444" w:rsidRDefault="00AB1444" w:rsidP="00AB1444">
      <w:pPr>
        <w:pStyle w:val="Bibliography"/>
      </w:pPr>
      <w:r>
        <w:lastRenderedPageBreak/>
        <w:t>Wang, J., 2017. The computer program structure for assigning individuals to populations: easy to use but easier to misuse. Mol. Ecol. Resour. 17, 981–990.</w:t>
      </w:r>
    </w:p>
    <w:p w14:paraId="60FB1AD7" w14:textId="77777777" w:rsidR="00AB1444" w:rsidRDefault="00AB1444" w:rsidP="00AB1444">
      <w:pPr>
        <w:pStyle w:val="Bibliography"/>
      </w:pPr>
      <w:r>
        <w:t>Wardhaugh, C.W., 2015. How many species of arthropods visit flowers? Arthropod-Plant Interact. 9, 547–565. https://doi.org/10.1007/s11829-015-9398-4</w:t>
      </w:r>
    </w:p>
    <w:p w14:paraId="1C41884B" w14:textId="77777777" w:rsidR="00AB1444" w:rsidRDefault="00AB1444" w:rsidP="00AB1444">
      <w:pPr>
        <w:pStyle w:val="Bibliography"/>
      </w:pPr>
      <w:r>
        <w:t>Wellington, W.G., Fitzpatrick, S.M., 1981. Territoriality in the drone fly, Eristalis tenax (Diptera: Syrphidae). Can. Entomol. 113, 695–704. https://doi.org/10.4039/Ent113695-8</w:t>
      </w:r>
    </w:p>
    <w:p w14:paraId="19166516" w14:textId="77777777" w:rsidR="00AB1444" w:rsidRDefault="00AB1444" w:rsidP="00AB1444">
      <w:pPr>
        <w:pStyle w:val="Bibliography"/>
      </w:pPr>
      <w:r>
        <w:t>Winfree, R., Bartomeus, I., Cariveau, D.P., 2011. Native Pollinators in Anthropogenic Habitats. Annu. Rev. Ecol. Evol. Syst. 42, 1–22. https://doi.org/10.1146/annurev-ecolsys-102710-145042</w:t>
      </w:r>
    </w:p>
    <w:p w14:paraId="0B30CD8B" w14:textId="77777777" w:rsidR="00AB1444" w:rsidRDefault="00AB1444" w:rsidP="00AB1444">
      <w:pPr>
        <w:pStyle w:val="Bibliography"/>
      </w:pPr>
      <w:r>
        <w:t>Wratten, S.D., Bowie, M.H., Hickman, J.M., Evans, A.M., Sedcole, J.R., Tylianakis, J.M., 2003. Field boundaries as barriers to movement of hover flies (Diptera: Syrphidae) in cultivated land. Oecologia 134, 605–611. https://doi.org/10.1007/s00442-002-1128-9</w:t>
      </w:r>
    </w:p>
    <w:p w14:paraId="1042431B" w14:textId="1F94DBCD" w:rsidR="00F622C3" w:rsidRDefault="00F622C3" w:rsidP="006F501D">
      <w:r>
        <w:fldChar w:fldCharType="end"/>
      </w:r>
    </w:p>
    <w:p w14:paraId="0A033624" w14:textId="21B2612F" w:rsidR="00F266AA" w:rsidRDefault="00F266AA" w:rsidP="006F501D"/>
    <w:bookmarkEnd w:id="0"/>
    <w:p w14:paraId="0C540AB6" w14:textId="127E7A26" w:rsidR="00F266AA" w:rsidRDefault="00F266AA" w:rsidP="006F501D"/>
    <w:sectPr w:rsidR="00F266AA">
      <w:footerReference w:type="default" r:id="rId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35A4B42" w14:textId="77777777" w:rsidR="00FC703C" w:rsidRDefault="00FC703C" w:rsidP="001E1E6D">
      <w:pPr>
        <w:spacing w:after="0" w:line="240" w:lineRule="auto"/>
      </w:pPr>
      <w:r>
        <w:separator/>
      </w:r>
    </w:p>
  </w:endnote>
  <w:endnote w:type="continuationSeparator" w:id="0">
    <w:p w14:paraId="555E7177" w14:textId="77777777" w:rsidR="00FC703C" w:rsidRDefault="00FC703C" w:rsidP="001E1E6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37539414"/>
      <w:docPartObj>
        <w:docPartGallery w:val="Page Numbers (Bottom of Page)"/>
        <w:docPartUnique/>
      </w:docPartObj>
    </w:sdtPr>
    <w:sdtEndPr>
      <w:rPr>
        <w:noProof/>
      </w:rPr>
    </w:sdtEndPr>
    <w:sdtContent>
      <w:p w14:paraId="548931AE" w14:textId="6863B9E1" w:rsidR="001E1E6D" w:rsidRDefault="001E1E6D">
        <w:pPr>
          <w:pStyle w:val="Footer"/>
          <w:jc w:val="right"/>
        </w:pPr>
        <w:r>
          <w:fldChar w:fldCharType="begin"/>
        </w:r>
        <w:r>
          <w:instrText xml:space="preserve"> PAGE   \* MERGEFORMAT </w:instrText>
        </w:r>
        <w:r>
          <w:fldChar w:fldCharType="separate"/>
        </w:r>
        <w:r w:rsidR="00576900">
          <w:rPr>
            <w:noProof/>
          </w:rPr>
          <w:t>18</w:t>
        </w:r>
        <w:r>
          <w:rPr>
            <w:noProof/>
          </w:rPr>
          <w:fldChar w:fldCharType="end"/>
        </w:r>
      </w:p>
    </w:sdtContent>
  </w:sdt>
  <w:p w14:paraId="12BA5F2B" w14:textId="77777777" w:rsidR="001E1E6D" w:rsidRDefault="001E1E6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BDC6223" w14:textId="77777777" w:rsidR="00FC703C" w:rsidRDefault="00FC703C" w:rsidP="001E1E6D">
      <w:pPr>
        <w:spacing w:after="0" w:line="240" w:lineRule="auto"/>
      </w:pPr>
      <w:r>
        <w:separator/>
      </w:r>
    </w:p>
  </w:footnote>
  <w:footnote w:type="continuationSeparator" w:id="0">
    <w:p w14:paraId="28B7FD80" w14:textId="77777777" w:rsidR="00FC703C" w:rsidRDefault="00FC703C" w:rsidP="001E1E6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36B62F7F"/>
    <w:multiLevelType w:val="multilevel"/>
    <w:tmpl w:val="AC4A342A"/>
    <w:lvl w:ilvl="0">
      <w:start w:val="1"/>
      <w:numFmt w:val="decimal"/>
      <w:pStyle w:val="Heading1"/>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0694EA8"/>
    <w:multiLevelType w:val="hybridMultilevel"/>
    <w:tmpl w:val="8FDA24C0"/>
    <w:lvl w:ilvl="0" w:tplc="82ACA82E">
      <w:start w:val="1"/>
      <w:numFmt w:val="decimal"/>
      <w:pStyle w:val="Heading2"/>
      <w:lvlText w:val="%1.1"/>
      <w:lvlJc w:val="left"/>
      <w:pPr>
        <w:ind w:left="720" w:hanging="360"/>
      </w:pPr>
      <w:rPr>
        <w:rFonts w:hint="default"/>
      </w:rPr>
    </w:lvl>
    <w:lvl w:ilvl="1" w:tplc="10070019" w:tentative="1">
      <w:start w:val="1"/>
      <w:numFmt w:val="lowerLetter"/>
      <w:lvlText w:val="%2."/>
      <w:lvlJc w:val="left"/>
      <w:pPr>
        <w:ind w:left="1440" w:hanging="360"/>
      </w:pPr>
    </w:lvl>
    <w:lvl w:ilvl="2" w:tplc="1007001B" w:tentative="1">
      <w:start w:val="1"/>
      <w:numFmt w:val="lowerRoman"/>
      <w:lvlText w:val="%3."/>
      <w:lvlJc w:val="right"/>
      <w:pPr>
        <w:ind w:left="2160" w:hanging="180"/>
      </w:pPr>
    </w:lvl>
    <w:lvl w:ilvl="3" w:tplc="1007000F" w:tentative="1">
      <w:start w:val="1"/>
      <w:numFmt w:val="decimal"/>
      <w:lvlText w:val="%4."/>
      <w:lvlJc w:val="left"/>
      <w:pPr>
        <w:ind w:left="2880" w:hanging="360"/>
      </w:pPr>
    </w:lvl>
    <w:lvl w:ilvl="4" w:tplc="10070019" w:tentative="1">
      <w:start w:val="1"/>
      <w:numFmt w:val="lowerLetter"/>
      <w:lvlText w:val="%5."/>
      <w:lvlJc w:val="left"/>
      <w:pPr>
        <w:ind w:left="3600" w:hanging="360"/>
      </w:pPr>
    </w:lvl>
    <w:lvl w:ilvl="5" w:tplc="1007001B" w:tentative="1">
      <w:start w:val="1"/>
      <w:numFmt w:val="lowerRoman"/>
      <w:lvlText w:val="%6."/>
      <w:lvlJc w:val="right"/>
      <w:pPr>
        <w:ind w:left="4320" w:hanging="180"/>
      </w:pPr>
    </w:lvl>
    <w:lvl w:ilvl="6" w:tplc="1007000F" w:tentative="1">
      <w:start w:val="1"/>
      <w:numFmt w:val="decimal"/>
      <w:lvlText w:val="%7."/>
      <w:lvlJc w:val="left"/>
      <w:pPr>
        <w:ind w:left="5040" w:hanging="360"/>
      </w:pPr>
    </w:lvl>
    <w:lvl w:ilvl="7" w:tplc="10070019" w:tentative="1">
      <w:start w:val="1"/>
      <w:numFmt w:val="lowerLetter"/>
      <w:lvlText w:val="%8."/>
      <w:lvlJc w:val="left"/>
      <w:pPr>
        <w:ind w:left="5760" w:hanging="360"/>
      </w:pPr>
    </w:lvl>
    <w:lvl w:ilvl="8" w:tplc="1007001B" w:tentative="1">
      <w:start w:val="1"/>
      <w:numFmt w:val="lowerRoman"/>
      <w:lvlText w:val="%9."/>
      <w:lvlJc w:val="right"/>
      <w:pPr>
        <w:ind w:left="6480" w:hanging="180"/>
      </w:pPr>
    </w:lvl>
  </w:abstractNum>
  <w:abstractNum w:abstractNumId="2" w15:restartNumberingAfterBreak="0">
    <w:nsid w:val="5C771268"/>
    <w:multiLevelType w:val="hybridMultilevel"/>
    <w:tmpl w:val="E3246768"/>
    <w:lvl w:ilvl="0" w:tplc="AE6A92D0">
      <w:start w:val="5"/>
      <w:numFmt w:val="bullet"/>
      <w:lvlText w:val="-"/>
      <w:lvlJc w:val="left"/>
      <w:pPr>
        <w:ind w:left="720" w:hanging="360"/>
      </w:pPr>
      <w:rPr>
        <w:rFonts w:ascii="Times New Roman" w:eastAsiaTheme="minorHAnsi" w:hAnsi="Times New Roman" w:cs="Times New Roman" w:hint="default"/>
        <w:b/>
      </w:rPr>
    </w:lvl>
    <w:lvl w:ilvl="1" w:tplc="10070003" w:tentative="1">
      <w:start w:val="1"/>
      <w:numFmt w:val="bullet"/>
      <w:lvlText w:val="o"/>
      <w:lvlJc w:val="left"/>
      <w:pPr>
        <w:ind w:left="1440" w:hanging="360"/>
      </w:pPr>
      <w:rPr>
        <w:rFonts w:ascii="Courier New" w:hAnsi="Courier New" w:cs="Courier New" w:hint="default"/>
      </w:rPr>
    </w:lvl>
    <w:lvl w:ilvl="2" w:tplc="10070005" w:tentative="1">
      <w:start w:val="1"/>
      <w:numFmt w:val="bullet"/>
      <w:lvlText w:val=""/>
      <w:lvlJc w:val="left"/>
      <w:pPr>
        <w:ind w:left="2160" w:hanging="360"/>
      </w:pPr>
      <w:rPr>
        <w:rFonts w:ascii="Wingdings" w:hAnsi="Wingdings" w:hint="default"/>
      </w:rPr>
    </w:lvl>
    <w:lvl w:ilvl="3" w:tplc="10070001" w:tentative="1">
      <w:start w:val="1"/>
      <w:numFmt w:val="bullet"/>
      <w:lvlText w:val=""/>
      <w:lvlJc w:val="left"/>
      <w:pPr>
        <w:ind w:left="2880" w:hanging="360"/>
      </w:pPr>
      <w:rPr>
        <w:rFonts w:ascii="Symbol" w:hAnsi="Symbol" w:hint="default"/>
      </w:rPr>
    </w:lvl>
    <w:lvl w:ilvl="4" w:tplc="10070003" w:tentative="1">
      <w:start w:val="1"/>
      <w:numFmt w:val="bullet"/>
      <w:lvlText w:val="o"/>
      <w:lvlJc w:val="left"/>
      <w:pPr>
        <w:ind w:left="3600" w:hanging="360"/>
      </w:pPr>
      <w:rPr>
        <w:rFonts w:ascii="Courier New" w:hAnsi="Courier New" w:cs="Courier New" w:hint="default"/>
      </w:rPr>
    </w:lvl>
    <w:lvl w:ilvl="5" w:tplc="10070005" w:tentative="1">
      <w:start w:val="1"/>
      <w:numFmt w:val="bullet"/>
      <w:lvlText w:val=""/>
      <w:lvlJc w:val="left"/>
      <w:pPr>
        <w:ind w:left="4320" w:hanging="360"/>
      </w:pPr>
      <w:rPr>
        <w:rFonts w:ascii="Wingdings" w:hAnsi="Wingdings" w:hint="default"/>
      </w:rPr>
    </w:lvl>
    <w:lvl w:ilvl="6" w:tplc="10070001" w:tentative="1">
      <w:start w:val="1"/>
      <w:numFmt w:val="bullet"/>
      <w:lvlText w:val=""/>
      <w:lvlJc w:val="left"/>
      <w:pPr>
        <w:ind w:left="5040" w:hanging="360"/>
      </w:pPr>
      <w:rPr>
        <w:rFonts w:ascii="Symbol" w:hAnsi="Symbol" w:hint="default"/>
      </w:rPr>
    </w:lvl>
    <w:lvl w:ilvl="7" w:tplc="10070003" w:tentative="1">
      <w:start w:val="1"/>
      <w:numFmt w:val="bullet"/>
      <w:lvlText w:val="o"/>
      <w:lvlJc w:val="left"/>
      <w:pPr>
        <w:ind w:left="5760" w:hanging="360"/>
      </w:pPr>
      <w:rPr>
        <w:rFonts w:ascii="Courier New" w:hAnsi="Courier New" w:cs="Courier New" w:hint="default"/>
      </w:rPr>
    </w:lvl>
    <w:lvl w:ilvl="8" w:tplc="1007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72"/>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F501D"/>
    <w:rsid w:val="000071E4"/>
    <w:rsid w:val="00020207"/>
    <w:rsid w:val="00036544"/>
    <w:rsid w:val="000451BB"/>
    <w:rsid w:val="00056907"/>
    <w:rsid w:val="0006107C"/>
    <w:rsid w:val="00063465"/>
    <w:rsid w:val="000B0738"/>
    <w:rsid w:val="000B5C6C"/>
    <w:rsid w:val="000C470D"/>
    <w:rsid w:val="000C4754"/>
    <w:rsid w:val="000C684F"/>
    <w:rsid w:val="000C6B21"/>
    <w:rsid w:val="000C7F6C"/>
    <w:rsid w:val="000E6D1E"/>
    <w:rsid w:val="0011071F"/>
    <w:rsid w:val="001205C9"/>
    <w:rsid w:val="00120621"/>
    <w:rsid w:val="0012154E"/>
    <w:rsid w:val="001245B2"/>
    <w:rsid w:val="001360C3"/>
    <w:rsid w:val="00140123"/>
    <w:rsid w:val="0014047B"/>
    <w:rsid w:val="001529C0"/>
    <w:rsid w:val="001611B4"/>
    <w:rsid w:val="00163921"/>
    <w:rsid w:val="00165F8F"/>
    <w:rsid w:val="001737CB"/>
    <w:rsid w:val="00175A20"/>
    <w:rsid w:val="00177017"/>
    <w:rsid w:val="001B6B2C"/>
    <w:rsid w:val="001C3D50"/>
    <w:rsid w:val="001E0187"/>
    <w:rsid w:val="001E1572"/>
    <w:rsid w:val="001E1E6D"/>
    <w:rsid w:val="001E2830"/>
    <w:rsid w:val="001E39EE"/>
    <w:rsid w:val="001F1176"/>
    <w:rsid w:val="001F6E1B"/>
    <w:rsid w:val="00222549"/>
    <w:rsid w:val="00224F6E"/>
    <w:rsid w:val="00227D04"/>
    <w:rsid w:val="00232380"/>
    <w:rsid w:val="00232AC8"/>
    <w:rsid w:val="00235455"/>
    <w:rsid w:val="0024761A"/>
    <w:rsid w:val="00261396"/>
    <w:rsid w:val="00265C11"/>
    <w:rsid w:val="00267577"/>
    <w:rsid w:val="0027098E"/>
    <w:rsid w:val="002749E1"/>
    <w:rsid w:val="00293122"/>
    <w:rsid w:val="00293A84"/>
    <w:rsid w:val="002A33E9"/>
    <w:rsid w:val="002D46A5"/>
    <w:rsid w:val="002F6F08"/>
    <w:rsid w:val="00304D31"/>
    <w:rsid w:val="00310AC9"/>
    <w:rsid w:val="00315CCD"/>
    <w:rsid w:val="00323BFF"/>
    <w:rsid w:val="0032742B"/>
    <w:rsid w:val="0034214F"/>
    <w:rsid w:val="003715BB"/>
    <w:rsid w:val="003738E5"/>
    <w:rsid w:val="00375753"/>
    <w:rsid w:val="00390392"/>
    <w:rsid w:val="00397F55"/>
    <w:rsid w:val="003A22AA"/>
    <w:rsid w:val="003C4C9B"/>
    <w:rsid w:val="003C7475"/>
    <w:rsid w:val="003D68F6"/>
    <w:rsid w:val="003E34C1"/>
    <w:rsid w:val="003F3CD1"/>
    <w:rsid w:val="003F4DD2"/>
    <w:rsid w:val="003F591F"/>
    <w:rsid w:val="0040773A"/>
    <w:rsid w:val="00422AF5"/>
    <w:rsid w:val="00455797"/>
    <w:rsid w:val="00463806"/>
    <w:rsid w:val="00475EE8"/>
    <w:rsid w:val="00480B08"/>
    <w:rsid w:val="004937A4"/>
    <w:rsid w:val="004B144A"/>
    <w:rsid w:val="004C1C22"/>
    <w:rsid w:val="004C2CEB"/>
    <w:rsid w:val="004D4FD0"/>
    <w:rsid w:val="004E41E0"/>
    <w:rsid w:val="004E4302"/>
    <w:rsid w:val="004E5F81"/>
    <w:rsid w:val="004F6FE8"/>
    <w:rsid w:val="0050365E"/>
    <w:rsid w:val="0050488B"/>
    <w:rsid w:val="00507F33"/>
    <w:rsid w:val="00512650"/>
    <w:rsid w:val="00512C50"/>
    <w:rsid w:val="00517AC7"/>
    <w:rsid w:val="00530D25"/>
    <w:rsid w:val="005314A2"/>
    <w:rsid w:val="00551B3A"/>
    <w:rsid w:val="005652F2"/>
    <w:rsid w:val="00567A1A"/>
    <w:rsid w:val="0057563D"/>
    <w:rsid w:val="00576900"/>
    <w:rsid w:val="00586447"/>
    <w:rsid w:val="005868ED"/>
    <w:rsid w:val="005943E7"/>
    <w:rsid w:val="005966D4"/>
    <w:rsid w:val="005A14F0"/>
    <w:rsid w:val="005A64CB"/>
    <w:rsid w:val="005A787B"/>
    <w:rsid w:val="005B3379"/>
    <w:rsid w:val="005B55B5"/>
    <w:rsid w:val="005B5671"/>
    <w:rsid w:val="005C0B5C"/>
    <w:rsid w:val="005C38C0"/>
    <w:rsid w:val="005D347F"/>
    <w:rsid w:val="005E357A"/>
    <w:rsid w:val="005E6B61"/>
    <w:rsid w:val="005F1C2F"/>
    <w:rsid w:val="005F4EDF"/>
    <w:rsid w:val="005F5810"/>
    <w:rsid w:val="00602D3A"/>
    <w:rsid w:val="00604B51"/>
    <w:rsid w:val="00615B93"/>
    <w:rsid w:val="00623A8B"/>
    <w:rsid w:val="0064328D"/>
    <w:rsid w:val="006577A9"/>
    <w:rsid w:val="006809BE"/>
    <w:rsid w:val="00682835"/>
    <w:rsid w:val="00691E49"/>
    <w:rsid w:val="006959BA"/>
    <w:rsid w:val="006B35C6"/>
    <w:rsid w:val="006B3B09"/>
    <w:rsid w:val="006B5EEF"/>
    <w:rsid w:val="006C38B2"/>
    <w:rsid w:val="006D0E61"/>
    <w:rsid w:val="006D1555"/>
    <w:rsid w:val="006D1903"/>
    <w:rsid w:val="006D21D5"/>
    <w:rsid w:val="006D3F70"/>
    <w:rsid w:val="006F0220"/>
    <w:rsid w:val="006F4CB8"/>
    <w:rsid w:val="006F501D"/>
    <w:rsid w:val="00701B3D"/>
    <w:rsid w:val="00705A6E"/>
    <w:rsid w:val="007165F4"/>
    <w:rsid w:val="00727029"/>
    <w:rsid w:val="00733A88"/>
    <w:rsid w:val="00741BEF"/>
    <w:rsid w:val="00747CFA"/>
    <w:rsid w:val="0075181F"/>
    <w:rsid w:val="00752B84"/>
    <w:rsid w:val="00766375"/>
    <w:rsid w:val="00777994"/>
    <w:rsid w:val="007A40AF"/>
    <w:rsid w:val="007B1CEE"/>
    <w:rsid w:val="007B3B15"/>
    <w:rsid w:val="008029F0"/>
    <w:rsid w:val="0080586D"/>
    <w:rsid w:val="008177A0"/>
    <w:rsid w:val="00847839"/>
    <w:rsid w:val="0085357E"/>
    <w:rsid w:val="00865494"/>
    <w:rsid w:val="00871BD4"/>
    <w:rsid w:val="00871CFD"/>
    <w:rsid w:val="00875358"/>
    <w:rsid w:val="00875A11"/>
    <w:rsid w:val="0089101A"/>
    <w:rsid w:val="00897E0A"/>
    <w:rsid w:val="008A7998"/>
    <w:rsid w:val="008B17F5"/>
    <w:rsid w:val="008B1819"/>
    <w:rsid w:val="008C5F0F"/>
    <w:rsid w:val="008E2360"/>
    <w:rsid w:val="008E29AC"/>
    <w:rsid w:val="008E3690"/>
    <w:rsid w:val="008F21C1"/>
    <w:rsid w:val="008F518D"/>
    <w:rsid w:val="008F54F6"/>
    <w:rsid w:val="008F6B6D"/>
    <w:rsid w:val="008F7BFD"/>
    <w:rsid w:val="00901AB9"/>
    <w:rsid w:val="00920AAC"/>
    <w:rsid w:val="0092114A"/>
    <w:rsid w:val="00933051"/>
    <w:rsid w:val="00942DD8"/>
    <w:rsid w:val="00944BEF"/>
    <w:rsid w:val="00965DCE"/>
    <w:rsid w:val="00967E5E"/>
    <w:rsid w:val="00976057"/>
    <w:rsid w:val="009767CB"/>
    <w:rsid w:val="009802B6"/>
    <w:rsid w:val="009955F0"/>
    <w:rsid w:val="009B1F4A"/>
    <w:rsid w:val="009B4D8A"/>
    <w:rsid w:val="009B5004"/>
    <w:rsid w:val="009C7096"/>
    <w:rsid w:val="009D0044"/>
    <w:rsid w:val="009D3401"/>
    <w:rsid w:val="009E5EEF"/>
    <w:rsid w:val="009F6975"/>
    <w:rsid w:val="009F7E71"/>
    <w:rsid w:val="00A2784D"/>
    <w:rsid w:val="00A36BC4"/>
    <w:rsid w:val="00A4653C"/>
    <w:rsid w:val="00A61678"/>
    <w:rsid w:val="00A70415"/>
    <w:rsid w:val="00A74987"/>
    <w:rsid w:val="00A801DF"/>
    <w:rsid w:val="00A90C03"/>
    <w:rsid w:val="00AB1444"/>
    <w:rsid w:val="00AB5C5F"/>
    <w:rsid w:val="00AD0696"/>
    <w:rsid w:val="00B06AF2"/>
    <w:rsid w:val="00B17A9B"/>
    <w:rsid w:val="00B264B4"/>
    <w:rsid w:val="00B31F3E"/>
    <w:rsid w:val="00B34036"/>
    <w:rsid w:val="00B52E69"/>
    <w:rsid w:val="00B53E2A"/>
    <w:rsid w:val="00B62221"/>
    <w:rsid w:val="00B72960"/>
    <w:rsid w:val="00B83D26"/>
    <w:rsid w:val="00B95C2C"/>
    <w:rsid w:val="00BA13B5"/>
    <w:rsid w:val="00BA4EDB"/>
    <w:rsid w:val="00BB3668"/>
    <w:rsid w:val="00BB45C4"/>
    <w:rsid w:val="00BC7A53"/>
    <w:rsid w:val="00BD497B"/>
    <w:rsid w:val="00BD6B63"/>
    <w:rsid w:val="00BE187D"/>
    <w:rsid w:val="00BF34D8"/>
    <w:rsid w:val="00BF4293"/>
    <w:rsid w:val="00BF53CF"/>
    <w:rsid w:val="00C04026"/>
    <w:rsid w:val="00C15E9D"/>
    <w:rsid w:val="00C3325D"/>
    <w:rsid w:val="00C442BB"/>
    <w:rsid w:val="00C50DFC"/>
    <w:rsid w:val="00C604D5"/>
    <w:rsid w:val="00C756CD"/>
    <w:rsid w:val="00C77459"/>
    <w:rsid w:val="00C77B81"/>
    <w:rsid w:val="00C83926"/>
    <w:rsid w:val="00C94A14"/>
    <w:rsid w:val="00CA22E4"/>
    <w:rsid w:val="00CC245F"/>
    <w:rsid w:val="00CD6AAF"/>
    <w:rsid w:val="00CD7732"/>
    <w:rsid w:val="00CE3BBC"/>
    <w:rsid w:val="00CE5988"/>
    <w:rsid w:val="00D02D82"/>
    <w:rsid w:val="00D27DAB"/>
    <w:rsid w:val="00D3081D"/>
    <w:rsid w:val="00D35B21"/>
    <w:rsid w:val="00D36B9C"/>
    <w:rsid w:val="00D41164"/>
    <w:rsid w:val="00D8188A"/>
    <w:rsid w:val="00D95089"/>
    <w:rsid w:val="00DA3363"/>
    <w:rsid w:val="00DD15EF"/>
    <w:rsid w:val="00DE7D58"/>
    <w:rsid w:val="00E04BED"/>
    <w:rsid w:val="00E06A24"/>
    <w:rsid w:val="00E07C04"/>
    <w:rsid w:val="00E2503E"/>
    <w:rsid w:val="00E35C57"/>
    <w:rsid w:val="00E41141"/>
    <w:rsid w:val="00E41CB1"/>
    <w:rsid w:val="00E466AD"/>
    <w:rsid w:val="00E53600"/>
    <w:rsid w:val="00E56156"/>
    <w:rsid w:val="00E75E79"/>
    <w:rsid w:val="00E75EAB"/>
    <w:rsid w:val="00E81014"/>
    <w:rsid w:val="00E9629B"/>
    <w:rsid w:val="00EA5C10"/>
    <w:rsid w:val="00EA671F"/>
    <w:rsid w:val="00ED107B"/>
    <w:rsid w:val="00ED7063"/>
    <w:rsid w:val="00ED7E29"/>
    <w:rsid w:val="00EE0087"/>
    <w:rsid w:val="00F156F3"/>
    <w:rsid w:val="00F15F49"/>
    <w:rsid w:val="00F23574"/>
    <w:rsid w:val="00F24C1D"/>
    <w:rsid w:val="00F266AA"/>
    <w:rsid w:val="00F30FFD"/>
    <w:rsid w:val="00F35C53"/>
    <w:rsid w:val="00F46AE1"/>
    <w:rsid w:val="00F5333B"/>
    <w:rsid w:val="00F57983"/>
    <w:rsid w:val="00F622C3"/>
    <w:rsid w:val="00F63B5D"/>
    <w:rsid w:val="00F74088"/>
    <w:rsid w:val="00F80074"/>
    <w:rsid w:val="00FA04FD"/>
    <w:rsid w:val="00FA6AAD"/>
    <w:rsid w:val="00FB15C8"/>
    <w:rsid w:val="00FC2987"/>
    <w:rsid w:val="00FC703C"/>
    <w:rsid w:val="00FE358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2D1899"/>
  <w15:chartTrackingRefBased/>
  <w15:docId w15:val="{318C376F-8032-4BC8-9F50-B4666586F5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F6E1B"/>
    <w:pPr>
      <w:spacing w:after="480" w:line="360" w:lineRule="auto"/>
    </w:pPr>
    <w:rPr>
      <w:rFonts w:ascii="Times New Roman" w:hAnsi="Times New Roman"/>
      <w:sz w:val="24"/>
      <w:lang w:val="en-US"/>
    </w:rPr>
  </w:style>
  <w:style w:type="paragraph" w:styleId="Heading1">
    <w:name w:val="heading 1"/>
    <w:basedOn w:val="Normal"/>
    <w:next w:val="Normal"/>
    <w:link w:val="Heading1Char"/>
    <w:uiPriority w:val="9"/>
    <w:qFormat/>
    <w:rsid w:val="001E1E6D"/>
    <w:pPr>
      <w:numPr>
        <w:numId w:val="1"/>
      </w:numPr>
      <w:outlineLvl w:val="0"/>
    </w:pPr>
    <w:rPr>
      <w:b/>
    </w:rPr>
  </w:style>
  <w:style w:type="paragraph" w:styleId="Heading2">
    <w:name w:val="heading 2"/>
    <w:basedOn w:val="Normal"/>
    <w:next w:val="Normal"/>
    <w:link w:val="Heading2Char"/>
    <w:uiPriority w:val="9"/>
    <w:unhideWhenUsed/>
    <w:qFormat/>
    <w:rsid w:val="001E1E6D"/>
    <w:pPr>
      <w:numPr>
        <w:numId w:val="2"/>
      </w:numPr>
      <w:outlineLvl w:val="1"/>
    </w:pPr>
    <w:rPr>
      <w:b/>
    </w:rPr>
  </w:style>
  <w:style w:type="paragraph" w:styleId="Heading3">
    <w:name w:val="heading 3"/>
    <w:basedOn w:val="Normal"/>
    <w:next w:val="Normal"/>
    <w:link w:val="Heading3Char"/>
    <w:uiPriority w:val="9"/>
    <w:unhideWhenUsed/>
    <w:qFormat/>
    <w:rsid w:val="00F24C1D"/>
    <w:pPr>
      <w:keepNext/>
      <w:keepLines/>
      <w:spacing w:before="160" w:after="120"/>
      <w:outlineLvl w:val="2"/>
    </w:pPr>
    <w:rPr>
      <w:rFonts w:eastAsiaTheme="majorEastAsia" w:cstheme="majorBidi"/>
      <w:b/>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F622C3"/>
    <w:pPr>
      <w:spacing w:after="0" w:line="240" w:lineRule="auto"/>
      <w:ind w:left="720" w:hanging="720"/>
    </w:pPr>
  </w:style>
  <w:style w:type="paragraph" w:styleId="Header">
    <w:name w:val="header"/>
    <w:basedOn w:val="Normal"/>
    <w:link w:val="HeaderChar"/>
    <w:uiPriority w:val="99"/>
    <w:unhideWhenUsed/>
    <w:rsid w:val="001E1E6D"/>
    <w:pPr>
      <w:tabs>
        <w:tab w:val="center" w:pos="4513"/>
        <w:tab w:val="right" w:pos="9026"/>
      </w:tabs>
      <w:spacing w:after="0" w:line="240" w:lineRule="auto"/>
    </w:pPr>
  </w:style>
  <w:style w:type="character" w:customStyle="1" w:styleId="HeaderChar">
    <w:name w:val="Header Char"/>
    <w:basedOn w:val="DefaultParagraphFont"/>
    <w:link w:val="Header"/>
    <w:uiPriority w:val="99"/>
    <w:rsid w:val="001E1E6D"/>
    <w:rPr>
      <w:rFonts w:ascii="Times New Roman" w:hAnsi="Times New Roman"/>
      <w:sz w:val="24"/>
      <w:lang w:val="en-US"/>
    </w:rPr>
  </w:style>
  <w:style w:type="paragraph" w:styleId="Footer">
    <w:name w:val="footer"/>
    <w:basedOn w:val="Normal"/>
    <w:link w:val="FooterChar"/>
    <w:uiPriority w:val="99"/>
    <w:unhideWhenUsed/>
    <w:rsid w:val="001E1E6D"/>
    <w:pPr>
      <w:tabs>
        <w:tab w:val="center" w:pos="4513"/>
        <w:tab w:val="right" w:pos="9026"/>
      </w:tabs>
      <w:spacing w:after="0" w:line="240" w:lineRule="auto"/>
    </w:pPr>
  </w:style>
  <w:style w:type="character" w:customStyle="1" w:styleId="FooterChar">
    <w:name w:val="Footer Char"/>
    <w:basedOn w:val="DefaultParagraphFont"/>
    <w:link w:val="Footer"/>
    <w:uiPriority w:val="99"/>
    <w:rsid w:val="001E1E6D"/>
    <w:rPr>
      <w:rFonts w:ascii="Times New Roman" w:hAnsi="Times New Roman"/>
      <w:sz w:val="24"/>
      <w:lang w:val="en-US"/>
    </w:rPr>
  </w:style>
  <w:style w:type="character" w:customStyle="1" w:styleId="Heading1Char">
    <w:name w:val="Heading 1 Char"/>
    <w:basedOn w:val="DefaultParagraphFont"/>
    <w:link w:val="Heading1"/>
    <w:uiPriority w:val="9"/>
    <w:rsid w:val="001E1E6D"/>
    <w:rPr>
      <w:rFonts w:ascii="Times New Roman" w:hAnsi="Times New Roman"/>
      <w:b/>
      <w:sz w:val="24"/>
      <w:lang w:val="en-US"/>
    </w:rPr>
  </w:style>
  <w:style w:type="character" w:customStyle="1" w:styleId="Heading2Char">
    <w:name w:val="Heading 2 Char"/>
    <w:basedOn w:val="DefaultParagraphFont"/>
    <w:link w:val="Heading2"/>
    <w:uiPriority w:val="9"/>
    <w:rsid w:val="001E1E6D"/>
    <w:rPr>
      <w:rFonts w:ascii="Times New Roman" w:hAnsi="Times New Roman"/>
      <w:b/>
      <w:sz w:val="24"/>
      <w:lang w:val="en-US"/>
    </w:rPr>
  </w:style>
  <w:style w:type="paragraph" w:styleId="ListParagraph">
    <w:name w:val="List Paragraph"/>
    <w:basedOn w:val="Normal"/>
    <w:uiPriority w:val="34"/>
    <w:qFormat/>
    <w:rsid w:val="001E1E6D"/>
    <w:pPr>
      <w:ind w:left="720"/>
      <w:contextualSpacing/>
    </w:pPr>
  </w:style>
  <w:style w:type="character" w:styleId="Hyperlink">
    <w:name w:val="Hyperlink"/>
    <w:basedOn w:val="DefaultParagraphFont"/>
    <w:uiPriority w:val="99"/>
    <w:unhideWhenUsed/>
    <w:rsid w:val="0092114A"/>
    <w:rPr>
      <w:color w:val="0563C1" w:themeColor="hyperlink"/>
      <w:u w:val="single"/>
    </w:rPr>
  </w:style>
  <w:style w:type="character" w:styleId="CommentReference">
    <w:name w:val="annotation reference"/>
    <w:basedOn w:val="DefaultParagraphFont"/>
    <w:uiPriority w:val="99"/>
    <w:semiHidden/>
    <w:unhideWhenUsed/>
    <w:rsid w:val="00F156F3"/>
    <w:rPr>
      <w:sz w:val="16"/>
      <w:szCs w:val="16"/>
    </w:rPr>
  </w:style>
  <w:style w:type="paragraph" w:styleId="CommentText">
    <w:name w:val="annotation text"/>
    <w:basedOn w:val="Normal"/>
    <w:link w:val="CommentTextChar"/>
    <w:uiPriority w:val="99"/>
    <w:semiHidden/>
    <w:unhideWhenUsed/>
    <w:rsid w:val="00F156F3"/>
    <w:pPr>
      <w:spacing w:line="240" w:lineRule="auto"/>
    </w:pPr>
    <w:rPr>
      <w:sz w:val="20"/>
      <w:szCs w:val="20"/>
    </w:rPr>
  </w:style>
  <w:style w:type="character" w:customStyle="1" w:styleId="CommentTextChar">
    <w:name w:val="Comment Text Char"/>
    <w:basedOn w:val="DefaultParagraphFont"/>
    <w:link w:val="CommentText"/>
    <w:uiPriority w:val="99"/>
    <w:semiHidden/>
    <w:rsid w:val="00F156F3"/>
    <w:rPr>
      <w:rFonts w:ascii="Times New Roman" w:hAnsi="Times New Roman"/>
      <w:sz w:val="20"/>
      <w:szCs w:val="20"/>
      <w:lang w:val="en-US"/>
    </w:rPr>
  </w:style>
  <w:style w:type="paragraph" w:styleId="CommentSubject">
    <w:name w:val="annotation subject"/>
    <w:basedOn w:val="CommentText"/>
    <w:next w:val="CommentText"/>
    <w:link w:val="CommentSubjectChar"/>
    <w:uiPriority w:val="99"/>
    <w:semiHidden/>
    <w:unhideWhenUsed/>
    <w:rsid w:val="00F156F3"/>
    <w:rPr>
      <w:b/>
      <w:bCs/>
    </w:rPr>
  </w:style>
  <w:style w:type="character" w:customStyle="1" w:styleId="CommentSubjectChar">
    <w:name w:val="Comment Subject Char"/>
    <w:basedOn w:val="CommentTextChar"/>
    <w:link w:val="CommentSubject"/>
    <w:uiPriority w:val="99"/>
    <w:semiHidden/>
    <w:rsid w:val="00F156F3"/>
    <w:rPr>
      <w:rFonts w:ascii="Times New Roman" w:hAnsi="Times New Roman"/>
      <w:b/>
      <w:bCs/>
      <w:sz w:val="20"/>
      <w:szCs w:val="20"/>
      <w:lang w:val="en-US"/>
    </w:rPr>
  </w:style>
  <w:style w:type="paragraph" w:styleId="BalloonText">
    <w:name w:val="Balloon Text"/>
    <w:basedOn w:val="Normal"/>
    <w:link w:val="BalloonTextChar"/>
    <w:uiPriority w:val="99"/>
    <w:semiHidden/>
    <w:unhideWhenUsed/>
    <w:rsid w:val="00F156F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156F3"/>
    <w:rPr>
      <w:rFonts w:ascii="Segoe UI" w:hAnsi="Segoe UI" w:cs="Segoe UI"/>
      <w:sz w:val="18"/>
      <w:szCs w:val="18"/>
      <w:lang w:val="en-US"/>
    </w:rPr>
  </w:style>
  <w:style w:type="character" w:styleId="FollowedHyperlink">
    <w:name w:val="FollowedHyperlink"/>
    <w:basedOn w:val="DefaultParagraphFont"/>
    <w:uiPriority w:val="99"/>
    <w:semiHidden/>
    <w:unhideWhenUsed/>
    <w:rsid w:val="00315CCD"/>
    <w:rPr>
      <w:color w:val="954F72" w:themeColor="followedHyperlink"/>
      <w:u w:val="single"/>
    </w:rPr>
  </w:style>
  <w:style w:type="character" w:customStyle="1" w:styleId="Heading3Char">
    <w:name w:val="Heading 3 Char"/>
    <w:basedOn w:val="DefaultParagraphFont"/>
    <w:link w:val="Heading3"/>
    <w:uiPriority w:val="9"/>
    <w:rsid w:val="00F24C1D"/>
    <w:rPr>
      <w:rFonts w:ascii="Times New Roman" w:eastAsiaTheme="majorEastAsia" w:hAnsi="Times New Roman" w:cstheme="majorBidi"/>
      <w:b/>
      <w:i/>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31940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EC60452-DD8D-4177-B6AC-5CB24ECD9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29843</Words>
  <Characters>188014</Characters>
  <Application>Microsoft Office Word</Application>
  <DocSecurity>0</DocSecurity>
  <Lines>1566</Lines>
  <Paragraphs>4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74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dc:creator>
  <cp:keywords/>
  <dc:description/>
  <cp:lastModifiedBy>WITTISCHE Julian</cp:lastModifiedBy>
  <cp:revision>58</cp:revision>
  <dcterms:created xsi:type="dcterms:W3CDTF">2021-06-09T14:08:00Z</dcterms:created>
  <dcterms:modified xsi:type="dcterms:W3CDTF">2022-10-06T1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61eMlaLl"/&gt;&lt;style id="http://www.zotero.org/styles/biological-conservation"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